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87146" w:rsidRDefault="00387146" w:rsidP="00387146">
      <w:pPr>
        <w:pStyle w:val="Heading1"/>
        <w:spacing w:line="720" w:lineRule="auto"/>
      </w:pPr>
      <w:bookmarkStart w:id="0" w:name="_Toc536447857"/>
      <w:r>
        <w:t>DAFTAR PUSTAKA</w:t>
      </w:r>
      <w:bookmarkEnd w:id="0"/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Arens, A. A., Elder, </w:t>
      </w:r>
      <w:r>
        <w:rPr>
          <w:rFonts w:ascii="Times New Roman" w:hAnsi="Times New Roman" w:cs="Times New Roman"/>
          <w:noProof/>
          <w:sz w:val="24"/>
          <w:szCs w:val="24"/>
        </w:rPr>
        <w:t>R. J., &amp; Beasley, M. S. (2014),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</w:t>
      </w:r>
      <w:r>
        <w:rPr>
          <w:rFonts w:ascii="Times New Roman" w:hAnsi="Times New Roman" w:cs="Times New Roman"/>
          <w:noProof/>
          <w:sz w:val="24"/>
          <w:szCs w:val="24"/>
        </w:rPr>
        <w:t>,    Edisi 5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>Ariessetiawan, A., &amp; Rahayu, S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F1A67">
        <w:rPr>
          <w:rFonts w:ascii="Times New Roman" w:hAnsi="Times New Roman" w:cs="Times New Roman"/>
          <w:i/>
          <w:noProof/>
          <w:sz w:val="24"/>
          <w:szCs w:val="24"/>
        </w:rPr>
        <w:t xml:space="preserve">Pengaruh Profitabilitas, Likuiditas, Dan pertumbuhan Perusahaan Terhadap Penerimaan Opini Audit Going Concern.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(1), 1–8. </w:t>
      </w: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snawi Kelana, S. (2017),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</w:t>
      </w:r>
      <w:r>
        <w:rPr>
          <w:rFonts w:ascii="Times New Roman" w:hAnsi="Times New Roman" w:cs="Times New Roman"/>
          <w:noProof/>
          <w:sz w:val="24"/>
          <w:szCs w:val="24"/>
        </w:rPr>
        <w:t>. Edisi 2</w:t>
      </w:r>
    </w:p>
    <w:p w:rsidR="00387146" w:rsidRPr="00D418D3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ringham dan Houston (2014), </w:t>
      </w:r>
      <w:r>
        <w:rPr>
          <w:rFonts w:ascii="Times New Roman" w:hAnsi="Times New Roman" w:cs="Times New Roman"/>
          <w:i/>
          <w:noProof/>
          <w:sz w:val="24"/>
          <w:szCs w:val="24"/>
        </w:rPr>
        <w:t>Fundamentals of Financial Management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disi 8</w:t>
      </w: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>Budiono, 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, &amp; Tarihoran, D. S. H. (2016), </w:t>
      </w:r>
      <w:r w:rsidRPr="00E93985">
        <w:rPr>
          <w:rFonts w:ascii="Times New Roman" w:hAnsi="Times New Roman" w:cs="Times New Roman"/>
          <w:i/>
          <w:noProof/>
          <w:sz w:val="24"/>
          <w:szCs w:val="24"/>
        </w:rPr>
        <w:t>Pengaruh Ukuran Perusahaan, Ukuran Kantor Akuntan Publik, Dan Opinion Shopping Terhadap Penerimaan Opini Audit Going Concern (Studi pada Perusahaan Pertambangan yang Terdaftar di Bursa Efek Indonesia Tahun 2010-2014)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A2AD4">
        <w:rPr>
          <w:rFonts w:ascii="Times New Roman" w:hAnsi="Times New Roman" w:cs="Times New Roman"/>
          <w:noProof/>
          <w:sz w:val="24"/>
          <w:szCs w:val="24"/>
        </w:rPr>
        <w:t>(1), 313–319.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3CB0">
        <w:rPr>
          <w:rFonts w:ascii="Times New Roman" w:hAnsi="Times New Roman" w:cs="Times New Roman"/>
          <w:noProof/>
          <w:sz w:val="24"/>
          <w:szCs w:val="24"/>
        </w:rPr>
        <w:t>Cooper, D. R., &amp; Schindler, P. S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B13CB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13CB0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B13CB0">
        <w:rPr>
          <w:rFonts w:ascii="Times New Roman" w:hAnsi="Times New Roman" w:cs="Times New Roman"/>
          <w:noProof/>
          <w:sz w:val="24"/>
          <w:szCs w:val="24"/>
        </w:rPr>
        <w:t xml:space="preserve"> (12th Ed). New York: The McGraw-Hill Companies, Inc.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Esfandari, A. Y. (2014),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93985">
        <w:rPr>
          <w:rFonts w:ascii="Times New Roman" w:hAnsi="Times New Roman" w:cs="Times New Roman"/>
          <w:i/>
          <w:noProof/>
          <w:sz w:val="24"/>
          <w:szCs w:val="24"/>
        </w:rPr>
        <w:t>Pengaruh Rasio Keuangan, Ukuran Kantor Auditor, dan Kompetensi Komite Audit Terhadap Opini Going Concern (Studi Empiris Pada Laporan Keuangan Auditan Tahun 2008-2012)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A2AD4">
        <w:rPr>
          <w:rFonts w:ascii="Times New Roman" w:hAnsi="Times New Roman" w:cs="Times New Roman"/>
          <w:noProof/>
          <w:sz w:val="24"/>
          <w:szCs w:val="24"/>
        </w:rPr>
        <w:t>(2), 188–207.</w:t>
      </w: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ebriana, D. (2016),</w:t>
      </w:r>
      <w:r w:rsidRPr="001D7F71">
        <w:rPr>
          <w:rFonts w:ascii="Times New Roman" w:hAnsi="Times New Roman" w:cs="Times New Roman"/>
          <w:i/>
          <w:noProof/>
          <w:sz w:val="24"/>
          <w:szCs w:val="24"/>
        </w:rPr>
        <w:t xml:space="preserve"> Aktifitas Dan Opini Audit Going Concern Tahun Sebelumnya Terhadap Opini Audit Going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Bisnis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A2AD4">
        <w:rPr>
          <w:rFonts w:ascii="Times New Roman" w:hAnsi="Times New Roman" w:cs="Times New Roman"/>
          <w:noProof/>
          <w:sz w:val="24"/>
          <w:szCs w:val="24"/>
        </w:rPr>
        <w:t>(1), 55–72.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C40DE">
        <w:rPr>
          <w:rFonts w:ascii="Times New Roman" w:hAnsi="Times New Roman" w:cs="Times New Roman"/>
          <w:noProof/>
          <w:sz w:val="24"/>
          <w:szCs w:val="24"/>
        </w:rPr>
        <w:t xml:space="preserve">Ghozali, Imam (2016). </w:t>
      </w:r>
      <w:r w:rsidRPr="009C40DE">
        <w:rPr>
          <w:rFonts w:ascii="Times New Roman" w:hAnsi="Times New Roman" w:cs="Times New Roman"/>
          <w:i/>
          <w:noProof/>
          <w:sz w:val="24"/>
          <w:szCs w:val="24"/>
        </w:rPr>
        <w:t>Aplikasi Analisis Multivariate dengan Program IBM SPSS 23 (8</w:t>
      </w:r>
      <w:r w:rsidRPr="009C40DE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>th</w:t>
      </w:r>
      <w:r w:rsidRPr="009C40DE">
        <w:rPr>
          <w:rFonts w:ascii="Times New Roman" w:hAnsi="Times New Roman" w:cs="Times New Roman"/>
          <w:i/>
          <w:noProof/>
          <w:sz w:val="24"/>
          <w:szCs w:val="24"/>
        </w:rPr>
        <w:t xml:space="preserve"> Ed)</w:t>
      </w:r>
      <w:r w:rsidRPr="009C40DE">
        <w:rPr>
          <w:rFonts w:ascii="Times New Roman" w:hAnsi="Times New Roman" w:cs="Times New Roman"/>
          <w:noProof/>
          <w:sz w:val="24"/>
          <w:szCs w:val="24"/>
        </w:rPr>
        <w:t>. Semarang: Badan Penerbit Universitas Diponegoro.</w:t>
      </w: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>Handhayani, N. W</w:t>
      </w:r>
      <w:r>
        <w:rPr>
          <w:rFonts w:ascii="Times New Roman" w:hAnsi="Times New Roman" w:cs="Times New Roman"/>
          <w:noProof/>
          <w:sz w:val="24"/>
          <w:szCs w:val="24"/>
        </w:rPr>
        <w:t>. S., &amp; Budhiarta, I. K. (2015),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D7F71">
        <w:rPr>
          <w:rFonts w:ascii="Times New Roman" w:hAnsi="Times New Roman" w:cs="Times New Roman"/>
          <w:i/>
          <w:noProof/>
          <w:sz w:val="24"/>
          <w:szCs w:val="24"/>
        </w:rPr>
        <w:t>Pengaruh Size, Profitabilitas, Loan To Deposit Ratio , Dan Kecukupan Modal Terhadap Opini Audit Going Concern.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A2AD4">
        <w:rPr>
          <w:rFonts w:ascii="Times New Roman" w:hAnsi="Times New Roman" w:cs="Times New Roman"/>
          <w:noProof/>
          <w:sz w:val="24"/>
          <w:szCs w:val="24"/>
        </w:rPr>
        <w:t>, 771–787.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F774D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. </w:t>
      </w:r>
      <w:r w:rsidRPr="002F774D">
        <w:rPr>
          <w:rFonts w:ascii="Times New Roman" w:hAnsi="Times New Roman" w:cs="Times New Roman"/>
          <w:i/>
          <w:noProof/>
          <w:sz w:val="24"/>
          <w:szCs w:val="24"/>
        </w:rPr>
        <w:t>Also published in Foundations of Organizational Strategy</w:t>
      </w:r>
      <w:r w:rsidRPr="002F774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F774D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2F774D">
        <w:rPr>
          <w:rFonts w:ascii="Times New Roman" w:hAnsi="Times New Roman" w:cs="Times New Roman"/>
          <w:noProof/>
          <w:sz w:val="24"/>
          <w:szCs w:val="24"/>
        </w:rPr>
        <w:t>, (4), p.305–360.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>Kasmir</w:t>
      </w:r>
      <w:r>
        <w:rPr>
          <w:rFonts w:ascii="Times New Roman" w:hAnsi="Times New Roman" w:cs="Times New Roman"/>
          <w:noProof/>
          <w:sz w:val="24"/>
          <w:szCs w:val="24"/>
        </w:rPr>
        <w:t>. (2015),</w:t>
      </w:r>
      <w:r w:rsidRPr="001D7F71">
        <w:rPr>
          <w:rFonts w:ascii="Times New Roman" w:hAnsi="Times New Roman" w:cs="Times New Roman"/>
          <w:i/>
          <w:noProof/>
          <w:sz w:val="24"/>
          <w:szCs w:val="24"/>
        </w:rPr>
        <w:t xml:space="preserve"> Analisis Laporan Keuangan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Lie, C., Wardani, R. </w:t>
      </w:r>
      <w:r>
        <w:rPr>
          <w:rFonts w:ascii="Times New Roman" w:hAnsi="Times New Roman" w:cs="Times New Roman"/>
          <w:noProof/>
          <w:sz w:val="24"/>
          <w:szCs w:val="24"/>
        </w:rPr>
        <w:t>P., &amp; Pikir, T. warsoko. (2016),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93985">
        <w:rPr>
          <w:rFonts w:ascii="Times New Roman" w:hAnsi="Times New Roman" w:cs="Times New Roman"/>
          <w:i/>
          <w:noProof/>
          <w:sz w:val="24"/>
          <w:szCs w:val="24"/>
        </w:rPr>
        <w:t>Pengaruh Likuiditas, Solvabilitas, Profatibilitas, Dan Rencana Menejemen Terhadap Opini Audit Going Concern(Studi Empiris Perusahaan Manufaktur Di Bei)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Berkala Akuntansi Dan Keuangan Indonesia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01</w:t>
      </w:r>
      <w:r w:rsidRPr="001A2AD4">
        <w:rPr>
          <w:rFonts w:ascii="Times New Roman" w:hAnsi="Times New Roman" w:cs="Times New Roman"/>
          <w:noProof/>
          <w:sz w:val="24"/>
          <w:szCs w:val="24"/>
        </w:rPr>
        <w:t>(02), 84–105.</w:t>
      </w:r>
    </w:p>
    <w:p w:rsidR="00387146" w:rsidRPr="00306913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ria Yuniar 2013, </w:t>
      </w:r>
      <w:r>
        <w:rPr>
          <w:rFonts w:ascii="Times New Roman" w:hAnsi="Times New Roman" w:cs="Times New Roman"/>
          <w:i/>
          <w:noProof/>
          <w:sz w:val="24"/>
          <w:szCs w:val="24"/>
        </w:rPr>
        <w:t>Kepailitan Batavia Air Dinilai Mencurigakan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akses tanggal 18 November 2018, </w:t>
      </w:r>
      <w:r w:rsidRPr="00306913">
        <w:rPr>
          <w:rFonts w:ascii="Times New Roman" w:hAnsi="Times New Roman" w:cs="Times New Roman"/>
          <w:noProof/>
          <w:sz w:val="24"/>
          <w:szCs w:val="24"/>
        </w:rPr>
        <w:t>https://bisnis.tempo.co/read/463437/kepailitan-batavia-air-dinilai-mencurigakan/full&amp;view=ok</w:t>
      </w: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elania, S., Andini, R., dan Arifati, R. (2016), </w:t>
      </w:r>
      <w:r>
        <w:rPr>
          <w:rFonts w:ascii="Times New Roman" w:hAnsi="Times New Roman" w:cs="Times New Roman"/>
          <w:i/>
          <w:noProof/>
          <w:sz w:val="24"/>
          <w:szCs w:val="24"/>
        </w:rPr>
        <w:t>Analisis Pengaruh Kualitas Auditor, Likuiditas, Profitabilitas, Solvabilitas, Dan Ukuran Perusahaan Terhadap Opini Audit Going Concern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noProof/>
          <w:sz w:val="24"/>
          <w:szCs w:val="24"/>
        </w:rPr>
        <w:t>Pada Perusahaan Manufaktur Yang Terdaftar Di Bursa Efek Indonesia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A2AD4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Messier, W. F., Glover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. M., dan Prawitt, D. F. (2014)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Jasa Audit dan Assurance</w:t>
      </w:r>
      <w:r w:rsidRPr="001A2AD4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disi 8-buku 1, Jakarta: Salemba 4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Mudjiyanti, R., &amp; Listantri, F. (2016). </w:t>
      </w:r>
      <w:r>
        <w:rPr>
          <w:rFonts w:ascii="Times New Roman" w:hAnsi="Times New Roman" w:cs="Times New Roman"/>
          <w:i/>
          <w:noProof/>
          <w:sz w:val="24"/>
          <w:szCs w:val="24"/>
        </w:rPr>
        <w:t>Analisis Pengaruh Financial Distress, Ukuran Perusahaan, Solvabilitas, dan Profitabilitas Terhadap Penerimaan Opini Audit Going Concern.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XVI</w:t>
      </w:r>
      <w:r w:rsidRPr="001A2AD4">
        <w:rPr>
          <w:rFonts w:ascii="Times New Roman" w:hAnsi="Times New Roman" w:cs="Times New Roman"/>
          <w:noProof/>
          <w:sz w:val="24"/>
          <w:szCs w:val="24"/>
        </w:rPr>
        <w:t>(1), 163–175.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adika, R. A.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Profitabilitas, Likuiditas, Dan Ukuran Perusahaan Terhadap Opini Audit Going Concern (Studi Pada Perusahaan Manufaktur Yang Terdaftar Di Bursa Efek Indonesia Tahun 2012-2015)</w:t>
      </w:r>
      <w:r w:rsidRPr="001A2AD4">
        <w:rPr>
          <w:rFonts w:ascii="Times New Roman" w:hAnsi="Times New Roman" w:cs="Times New Roman"/>
          <w:noProof/>
          <w:sz w:val="24"/>
          <w:szCs w:val="24"/>
        </w:rPr>
        <w:t>, (1), 1–9.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>Putu, N., Aryantika, P., &amp; Rasmini, N. K. (2015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P</w:t>
      </w:r>
      <w:r w:rsidRPr="003F6D67">
        <w:rPr>
          <w:rFonts w:ascii="Times New Roman" w:hAnsi="Times New Roman" w:cs="Times New Roman"/>
          <w:i/>
          <w:noProof/>
          <w:sz w:val="24"/>
          <w:szCs w:val="24"/>
        </w:rPr>
        <w:t>rofitabilitas , Leverage , Prior Opinion Dan Kompetensi Auditor Pada Opini Audit Going.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A2AD4">
        <w:rPr>
          <w:rFonts w:ascii="Times New Roman" w:hAnsi="Times New Roman" w:cs="Times New Roman"/>
          <w:noProof/>
          <w:sz w:val="24"/>
          <w:szCs w:val="24"/>
        </w:rPr>
        <w:t>, 414–425.</w:t>
      </w: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abiah, S. S. (2015),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F6D67">
        <w:rPr>
          <w:rFonts w:ascii="Times New Roman" w:hAnsi="Times New Roman" w:cs="Times New Roman"/>
          <w:i/>
          <w:noProof/>
          <w:sz w:val="24"/>
          <w:szCs w:val="24"/>
        </w:rPr>
        <w:t>Pengaruh Dewan Direksi, Dewan Komisaris, Komite Audit, Dan  Kepemilikan Institusional Terhadap Opini Audit Asumsi Going Concern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91</w:t>
      </w:r>
      <w:r w:rsidRPr="001A2AD4">
        <w:rPr>
          <w:rFonts w:ascii="Times New Roman" w:hAnsi="Times New Roman" w:cs="Times New Roman"/>
          <w:noProof/>
          <w:sz w:val="24"/>
          <w:szCs w:val="24"/>
        </w:rPr>
        <w:t>, 399–404.</w:t>
      </w:r>
    </w:p>
    <w:p w:rsidR="00387146" w:rsidRPr="00E8023A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ny Hardjanti 2015, </w:t>
      </w:r>
      <w:r>
        <w:rPr>
          <w:rFonts w:ascii="Times New Roman" w:hAnsi="Times New Roman" w:cs="Times New Roman"/>
          <w:i/>
          <w:noProof/>
          <w:sz w:val="24"/>
          <w:szCs w:val="24"/>
        </w:rPr>
        <w:t>Suspensi Saham Inti Agri Resources Dicabut BEI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                   diakses tanggal 18 November 2018, </w:t>
      </w:r>
      <w:r w:rsidRPr="00E8023A">
        <w:rPr>
          <w:rFonts w:ascii="Times New Roman" w:hAnsi="Times New Roman" w:cs="Times New Roman"/>
          <w:noProof/>
          <w:sz w:val="24"/>
          <w:szCs w:val="24"/>
        </w:rPr>
        <w:t>https://economy.okezone.com/read/2015/12/22/278/1272679/suspensi-saham-inti-agri-resources-dicabut-bei</w:t>
      </w: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>Ravyanda, M. G., Wahyuni, E. D., &amp; Zubaidah, S. (2014)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3F6D67">
        <w:rPr>
          <w:rFonts w:ascii="Times New Roman" w:hAnsi="Times New Roman" w:cs="Times New Roman"/>
          <w:i/>
          <w:noProof/>
          <w:sz w:val="24"/>
          <w:szCs w:val="24"/>
        </w:rPr>
        <w:t xml:space="preserve"> Pengaruh Komisaris Independen , Komite Audit Dan Kepemilikan Institusional Terhadap Opini Audit Going Concern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A2AD4">
        <w:rPr>
          <w:rFonts w:ascii="Times New Roman" w:hAnsi="Times New Roman" w:cs="Times New Roman"/>
          <w:noProof/>
          <w:sz w:val="24"/>
          <w:szCs w:val="24"/>
        </w:rPr>
        <w:t>(2), 639–646.</w:t>
      </w:r>
    </w:p>
    <w:p w:rsidR="00387146" w:rsidRPr="00D418D3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418D3">
        <w:rPr>
          <w:rFonts w:ascii="Times New Roman" w:hAnsi="Times New Roman" w:cs="Times New Roman"/>
          <w:sz w:val="24"/>
          <w:lang w:val="id-ID"/>
        </w:rPr>
        <w:t>Wahlen, Baginski,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 w:rsidRPr="00D418D3">
        <w:rPr>
          <w:rFonts w:ascii="Times New Roman" w:hAnsi="Times New Roman" w:cs="Times New Roman"/>
          <w:sz w:val="24"/>
          <w:lang w:val="id-ID"/>
        </w:rPr>
        <w:t xml:space="preserve"> Bradshaw (2015</w:t>
      </w:r>
      <w:r>
        <w:rPr>
          <w:rFonts w:ascii="Times New Roman" w:hAnsi="Times New Roman" w:cs="Times New Roman"/>
          <w:sz w:val="24"/>
        </w:rPr>
        <w:t xml:space="preserve">), </w:t>
      </w:r>
      <w:r>
        <w:rPr>
          <w:rFonts w:ascii="Times New Roman" w:hAnsi="Times New Roman" w:cs="Times New Roman"/>
          <w:i/>
          <w:sz w:val="24"/>
        </w:rPr>
        <w:t>Financial Reporting, Financial Statement Analysis, and Valuation.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Edisi</w:t>
      </w:r>
      <w:proofErr w:type="spellEnd"/>
      <w:r>
        <w:rPr>
          <w:rFonts w:ascii="Times New Roman" w:hAnsi="Times New Roman" w:cs="Times New Roman"/>
          <w:sz w:val="24"/>
        </w:rPr>
        <w:t xml:space="preserve"> 8</w:t>
      </w:r>
    </w:p>
    <w:p w:rsidR="00387146" w:rsidRPr="001A2AD4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Yaqin, M. A., &amp; Sari, M. M. R. (2015). </w:t>
      </w:r>
      <w:r w:rsidRPr="003F6D67">
        <w:rPr>
          <w:rFonts w:ascii="Times New Roman" w:hAnsi="Times New Roman" w:cs="Times New Roman"/>
          <w:i/>
          <w:noProof/>
          <w:sz w:val="24"/>
          <w:szCs w:val="24"/>
        </w:rPr>
        <w:t>Pengaruh Faktor Keuangan Dan Non Keuangan Pada Audit Going Concern Fakultas Ekonomi dan Bisnis Universitas Udayana , Denpasar , Bali , Indonesia diperlukan berbagai informasi yang dapat membantu auditor dalam mengeluarkan meragukan dalam kemampuanny</w:t>
      </w: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1A2AD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A2AD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A2AD4">
        <w:rPr>
          <w:rFonts w:ascii="Times New Roman" w:hAnsi="Times New Roman" w:cs="Times New Roman"/>
          <w:noProof/>
          <w:sz w:val="24"/>
          <w:szCs w:val="24"/>
        </w:rPr>
        <w:t>, 500–514.</w:t>
      </w:r>
    </w:p>
    <w:p w:rsidR="00387146" w:rsidRDefault="00387146" w:rsidP="003871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www.idx.co.id</w:t>
      </w:r>
    </w:p>
    <w:p w:rsidR="00387146" w:rsidRDefault="00387146" w:rsidP="00387146">
      <w:pPr>
        <w:rPr>
          <w:rFonts w:ascii="Times New Roman" w:hAnsi="Times New Roman" w:cs="Times New Roman"/>
          <w:sz w:val="24"/>
        </w:rPr>
      </w:pPr>
      <w:r>
        <w:br w:type="page"/>
      </w:r>
    </w:p>
    <w:p w:rsidR="00672223" w:rsidRPr="00387146" w:rsidRDefault="00672223" w:rsidP="00387146">
      <w:bookmarkStart w:id="1" w:name="_GoBack"/>
      <w:bookmarkEnd w:id="1"/>
    </w:p>
    <w:sectPr w:rsidR="00672223" w:rsidRPr="00387146" w:rsidSect="00B87DCD">
      <w:footerReference w:type="default" r:id="rId9"/>
      <w:footerReference w:type="first" r:id="rId10"/>
      <w:pgSz w:w="11909" w:h="16834" w:code="9"/>
      <w:pgMar w:top="1418" w:right="1418" w:bottom="1418" w:left="1701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A2DF7" w:rsidRDefault="003A2DF7" w:rsidP="0020186B">
      <w:pPr>
        <w:spacing w:after="0" w:line="240" w:lineRule="auto"/>
      </w:pPr>
      <w:r>
        <w:separator/>
      </w:r>
    </w:p>
  </w:endnote>
  <w:endnote w:type="continuationSeparator" w:id="0">
    <w:p w:rsidR="003A2DF7" w:rsidRDefault="003A2DF7" w:rsidP="002018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7898656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16177" w:rsidRDefault="00B1617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87146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B16177" w:rsidRDefault="00B1617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9408563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16177" w:rsidRDefault="00B1617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8714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B16177" w:rsidRDefault="00B16177" w:rsidP="00B87DCD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A2DF7" w:rsidRDefault="003A2DF7" w:rsidP="0020186B">
      <w:pPr>
        <w:spacing w:after="0" w:line="240" w:lineRule="auto"/>
      </w:pPr>
      <w:r>
        <w:separator/>
      </w:r>
    </w:p>
  </w:footnote>
  <w:footnote w:type="continuationSeparator" w:id="0">
    <w:p w:rsidR="003A2DF7" w:rsidRDefault="003A2DF7" w:rsidP="0020186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D11427D4"/>
    <w:multiLevelType w:val="singleLevel"/>
    <w:tmpl w:val="0409000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</w:abstractNum>
  <w:abstractNum w:abstractNumId="1">
    <w:nsid w:val="004E6D74"/>
    <w:multiLevelType w:val="hybridMultilevel"/>
    <w:tmpl w:val="9670E232"/>
    <w:lvl w:ilvl="0" w:tplc="32D6C3FA">
      <w:start w:val="1"/>
      <w:numFmt w:val="decimal"/>
      <w:lvlText w:val="(%1)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0368493B"/>
    <w:multiLevelType w:val="hybridMultilevel"/>
    <w:tmpl w:val="AB127CCE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07976E7C"/>
    <w:multiLevelType w:val="hybridMultilevel"/>
    <w:tmpl w:val="60CE53B2"/>
    <w:lvl w:ilvl="0" w:tplc="A5342C2E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">
    <w:nsid w:val="08777B7A"/>
    <w:multiLevelType w:val="hybridMultilevel"/>
    <w:tmpl w:val="39284516"/>
    <w:lvl w:ilvl="0" w:tplc="7BD63052">
      <w:start w:val="1"/>
      <w:numFmt w:val="upperLetter"/>
      <w:pStyle w:val="Heading2"/>
      <w:lvlText w:val="%1."/>
      <w:lvlJc w:val="left"/>
      <w:pPr>
        <w:ind w:left="928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EE4795F"/>
    <w:multiLevelType w:val="hybridMultilevel"/>
    <w:tmpl w:val="6010AEBE"/>
    <w:lvl w:ilvl="0" w:tplc="04210019">
      <w:start w:val="1"/>
      <w:numFmt w:val="lowerLetter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>
    <w:nsid w:val="181224E1"/>
    <w:multiLevelType w:val="hybridMultilevel"/>
    <w:tmpl w:val="6D76E9B6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32D6C3FA">
      <w:start w:val="1"/>
      <w:numFmt w:val="decimal"/>
      <w:lvlText w:val="(%2)"/>
      <w:lvlJc w:val="left"/>
      <w:pPr>
        <w:ind w:left="2880" w:hanging="360"/>
      </w:pPr>
      <w:rPr>
        <w:rFonts w:hint="default"/>
        <w:i w:val="0"/>
      </w:r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>
    <w:nsid w:val="1F2171C1"/>
    <w:multiLevelType w:val="hybridMultilevel"/>
    <w:tmpl w:val="8FC28F9E"/>
    <w:lvl w:ilvl="0" w:tplc="0409000F">
      <w:start w:val="1"/>
      <w:numFmt w:val="decimal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8">
    <w:nsid w:val="23AD85FB"/>
    <w:multiLevelType w:val="singleLevel"/>
    <w:tmpl w:val="23AD85FB"/>
    <w:lvl w:ilvl="0">
      <w:start w:val="1"/>
      <w:numFmt w:val="lowerLetter"/>
      <w:lvlText w:val="(%1)"/>
      <w:lvlJc w:val="left"/>
      <w:pPr>
        <w:tabs>
          <w:tab w:val="left" w:pos="432"/>
        </w:tabs>
        <w:ind w:left="432" w:hanging="432"/>
      </w:pPr>
      <w:rPr>
        <w:rFonts w:hint="default"/>
      </w:rPr>
    </w:lvl>
  </w:abstractNum>
  <w:abstractNum w:abstractNumId="9">
    <w:nsid w:val="29352350"/>
    <w:multiLevelType w:val="hybridMultilevel"/>
    <w:tmpl w:val="22545D12"/>
    <w:lvl w:ilvl="0" w:tplc="0409000F">
      <w:start w:val="1"/>
      <w:numFmt w:val="decimal"/>
      <w:lvlText w:val="%1.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10">
    <w:nsid w:val="295C77FD"/>
    <w:multiLevelType w:val="hybridMultilevel"/>
    <w:tmpl w:val="DF4AC8B0"/>
    <w:lvl w:ilvl="0" w:tplc="0421000F">
      <w:start w:val="1"/>
      <w:numFmt w:val="decimal"/>
      <w:lvlText w:val="%1."/>
      <w:lvlJc w:val="left"/>
      <w:pPr>
        <w:ind w:left="1353" w:hanging="360"/>
      </w:pPr>
    </w:lvl>
    <w:lvl w:ilvl="1" w:tplc="04210019" w:tentative="1">
      <w:start w:val="1"/>
      <w:numFmt w:val="lowerLetter"/>
      <w:lvlText w:val="%2."/>
      <w:lvlJc w:val="left"/>
      <w:pPr>
        <w:ind w:left="2073" w:hanging="360"/>
      </w:pPr>
    </w:lvl>
    <w:lvl w:ilvl="2" w:tplc="0421001B" w:tentative="1">
      <w:start w:val="1"/>
      <w:numFmt w:val="lowerRoman"/>
      <w:lvlText w:val="%3."/>
      <w:lvlJc w:val="right"/>
      <w:pPr>
        <w:ind w:left="2793" w:hanging="180"/>
      </w:pPr>
    </w:lvl>
    <w:lvl w:ilvl="3" w:tplc="0421000F" w:tentative="1">
      <w:start w:val="1"/>
      <w:numFmt w:val="decimal"/>
      <w:lvlText w:val="%4."/>
      <w:lvlJc w:val="left"/>
      <w:pPr>
        <w:ind w:left="3513" w:hanging="360"/>
      </w:pPr>
    </w:lvl>
    <w:lvl w:ilvl="4" w:tplc="04210019" w:tentative="1">
      <w:start w:val="1"/>
      <w:numFmt w:val="lowerLetter"/>
      <w:lvlText w:val="%5."/>
      <w:lvlJc w:val="left"/>
      <w:pPr>
        <w:ind w:left="4233" w:hanging="360"/>
      </w:pPr>
    </w:lvl>
    <w:lvl w:ilvl="5" w:tplc="0421001B" w:tentative="1">
      <w:start w:val="1"/>
      <w:numFmt w:val="lowerRoman"/>
      <w:lvlText w:val="%6."/>
      <w:lvlJc w:val="right"/>
      <w:pPr>
        <w:ind w:left="4953" w:hanging="180"/>
      </w:pPr>
    </w:lvl>
    <w:lvl w:ilvl="6" w:tplc="0421000F" w:tentative="1">
      <w:start w:val="1"/>
      <w:numFmt w:val="decimal"/>
      <w:lvlText w:val="%7."/>
      <w:lvlJc w:val="left"/>
      <w:pPr>
        <w:ind w:left="5673" w:hanging="360"/>
      </w:pPr>
    </w:lvl>
    <w:lvl w:ilvl="7" w:tplc="04210019" w:tentative="1">
      <w:start w:val="1"/>
      <w:numFmt w:val="lowerLetter"/>
      <w:lvlText w:val="%8."/>
      <w:lvlJc w:val="left"/>
      <w:pPr>
        <w:ind w:left="6393" w:hanging="360"/>
      </w:pPr>
    </w:lvl>
    <w:lvl w:ilvl="8" w:tplc="0421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1">
    <w:nsid w:val="2CC70372"/>
    <w:multiLevelType w:val="hybridMultilevel"/>
    <w:tmpl w:val="F8BCEBC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2DC6FFAF"/>
    <w:multiLevelType w:val="singleLevel"/>
    <w:tmpl w:val="2DC6FFAF"/>
    <w:lvl w:ilvl="0">
      <w:start w:val="1"/>
      <w:numFmt w:val="lowerLetter"/>
      <w:lvlText w:val="(%1)"/>
      <w:lvlJc w:val="left"/>
      <w:pPr>
        <w:tabs>
          <w:tab w:val="left" w:pos="432"/>
        </w:tabs>
        <w:ind w:left="432" w:hanging="432"/>
      </w:pPr>
      <w:rPr>
        <w:rFonts w:hint="default"/>
      </w:rPr>
    </w:lvl>
  </w:abstractNum>
  <w:abstractNum w:abstractNumId="13">
    <w:nsid w:val="320E71BF"/>
    <w:multiLevelType w:val="hybridMultilevel"/>
    <w:tmpl w:val="5A34ED3E"/>
    <w:lvl w:ilvl="0" w:tplc="62E0A36A">
      <w:start w:val="1"/>
      <w:numFmt w:val="decimal"/>
      <w:lvlText w:val="%1."/>
      <w:lvlJc w:val="left"/>
      <w:pPr>
        <w:ind w:left="644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4">
    <w:nsid w:val="32CEA828"/>
    <w:multiLevelType w:val="singleLevel"/>
    <w:tmpl w:val="32CEA828"/>
    <w:lvl w:ilvl="0">
      <w:start w:val="1"/>
      <w:numFmt w:val="lowerLetter"/>
      <w:lvlText w:val="(%1)"/>
      <w:lvlJc w:val="left"/>
      <w:pPr>
        <w:tabs>
          <w:tab w:val="left" w:pos="432"/>
        </w:tabs>
        <w:ind w:left="432" w:hanging="432"/>
      </w:pPr>
      <w:rPr>
        <w:rFonts w:hint="default"/>
      </w:rPr>
    </w:lvl>
  </w:abstractNum>
  <w:abstractNum w:abstractNumId="15">
    <w:nsid w:val="33D0D5B0"/>
    <w:multiLevelType w:val="singleLevel"/>
    <w:tmpl w:val="33D0D5B0"/>
    <w:lvl w:ilvl="0">
      <w:start w:val="1"/>
      <w:numFmt w:val="decimal"/>
      <w:lvlText w:val="(%1)"/>
      <w:lvlJc w:val="left"/>
      <w:pPr>
        <w:tabs>
          <w:tab w:val="left" w:pos="432"/>
        </w:tabs>
        <w:ind w:left="432" w:hanging="432"/>
      </w:pPr>
      <w:rPr>
        <w:rFonts w:hint="default"/>
      </w:rPr>
    </w:lvl>
  </w:abstractNum>
  <w:abstractNum w:abstractNumId="16">
    <w:nsid w:val="38247686"/>
    <w:multiLevelType w:val="hybridMultilevel"/>
    <w:tmpl w:val="52B418DA"/>
    <w:lvl w:ilvl="0" w:tplc="08B8EBF2">
      <w:start w:val="1"/>
      <w:numFmt w:val="low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7">
    <w:nsid w:val="3F5312DD"/>
    <w:multiLevelType w:val="hybridMultilevel"/>
    <w:tmpl w:val="2A86C678"/>
    <w:lvl w:ilvl="0" w:tplc="0409000F">
      <w:start w:val="1"/>
      <w:numFmt w:val="decimal"/>
      <w:lvlText w:val="%1."/>
      <w:lvlJc w:val="left"/>
      <w:pPr>
        <w:ind w:left="1713" w:hanging="360"/>
      </w:pPr>
    </w:lvl>
    <w:lvl w:ilvl="1" w:tplc="04090019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8">
    <w:nsid w:val="4AB54896"/>
    <w:multiLevelType w:val="hybridMultilevel"/>
    <w:tmpl w:val="067C41C6"/>
    <w:lvl w:ilvl="0" w:tplc="04090019">
      <w:start w:val="1"/>
      <w:numFmt w:val="lowerLetter"/>
      <w:lvlText w:val="%1."/>
      <w:lvlJc w:val="left"/>
      <w:pPr>
        <w:ind w:left="1735" w:hanging="360"/>
      </w:pPr>
    </w:lvl>
    <w:lvl w:ilvl="1" w:tplc="04090019" w:tentative="1">
      <w:start w:val="1"/>
      <w:numFmt w:val="lowerLetter"/>
      <w:lvlText w:val="%2."/>
      <w:lvlJc w:val="left"/>
      <w:pPr>
        <w:ind w:left="2455" w:hanging="360"/>
      </w:pPr>
    </w:lvl>
    <w:lvl w:ilvl="2" w:tplc="0409001B" w:tentative="1">
      <w:start w:val="1"/>
      <w:numFmt w:val="lowerRoman"/>
      <w:lvlText w:val="%3."/>
      <w:lvlJc w:val="right"/>
      <w:pPr>
        <w:ind w:left="3175" w:hanging="180"/>
      </w:pPr>
    </w:lvl>
    <w:lvl w:ilvl="3" w:tplc="0409000F" w:tentative="1">
      <w:start w:val="1"/>
      <w:numFmt w:val="decimal"/>
      <w:lvlText w:val="%4."/>
      <w:lvlJc w:val="left"/>
      <w:pPr>
        <w:ind w:left="3895" w:hanging="360"/>
      </w:pPr>
    </w:lvl>
    <w:lvl w:ilvl="4" w:tplc="04090019" w:tentative="1">
      <w:start w:val="1"/>
      <w:numFmt w:val="lowerLetter"/>
      <w:lvlText w:val="%5."/>
      <w:lvlJc w:val="left"/>
      <w:pPr>
        <w:ind w:left="4615" w:hanging="360"/>
      </w:pPr>
    </w:lvl>
    <w:lvl w:ilvl="5" w:tplc="0409001B" w:tentative="1">
      <w:start w:val="1"/>
      <w:numFmt w:val="lowerRoman"/>
      <w:lvlText w:val="%6."/>
      <w:lvlJc w:val="right"/>
      <w:pPr>
        <w:ind w:left="5335" w:hanging="180"/>
      </w:pPr>
    </w:lvl>
    <w:lvl w:ilvl="6" w:tplc="0409000F" w:tentative="1">
      <w:start w:val="1"/>
      <w:numFmt w:val="decimal"/>
      <w:lvlText w:val="%7."/>
      <w:lvlJc w:val="left"/>
      <w:pPr>
        <w:ind w:left="6055" w:hanging="360"/>
      </w:pPr>
    </w:lvl>
    <w:lvl w:ilvl="7" w:tplc="04090019" w:tentative="1">
      <w:start w:val="1"/>
      <w:numFmt w:val="lowerLetter"/>
      <w:lvlText w:val="%8."/>
      <w:lvlJc w:val="left"/>
      <w:pPr>
        <w:ind w:left="6775" w:hanging="360"/>
      </w:pPr>
    </w:lvl>
    <w:lvl w:ilvl="8" w:tplc="0409001B" w:tentative="1">
      <w:start w:val="1"/>
      <w:numFmt w:val="lowerRoman"/>
      <w:lvlText w:val="%9."/>
      <w:lvlJc w:val="right"/>
      <w:pPr>
        <w:ind w:left="7495" w:hanging="180"/>
      </w:pPr>
    </w:lvl>
  </w:abstractNum>
  <w:abstractNum w:abstractNumId="19">
    <w:nsid w:val="4D877DC5"/>
    <w:multiLevelType w:val="multilevel"/>
    <w:tmpl w:val="4D877DC5"/>
    <w:lvl w:ilvl="0">
      <w:start w:val="1"/>
      <w:numFmt w:val="lowerLetter"/>
      <w:lvlText w:val="%1."/>
      <w:lvlJc w:val="left"/>
      <w:pPr>
        <w:tabs>
          <w:tab w:val="left" w:pos="425"/>
        </w:tabs>
        <w:ind w:left="425" w:hanging="425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left" w:pos="1260"/>
        </w:tabs>
        <w:ind w:left="1260" w:hanging="42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  <w:rPr>
        <w:rFonts w:hint="default"/>
      </w:r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  <w:rPr>
        <w:rFonts w:hint="default"/>
      </w:rPr>
    </w:lvl>
    <w:lvl w:ilvl="5">
      <w:start w:val="1"/>
      <w:numFmt w:val="lowerRoman"/>
      <w:lvlText w:val="%6."/>
      <w:lvlJc w:val="left"/>
      <w:pPr>
        <w:tabs>
          <w:tab w:val="left" w:pos="2520"/>
        </w:tabs>
        <w:ind w:left="2520" w:hanging="42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  <w:rPr>
        <w:rFonts w:hint="default"/>
      </w:r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left" w:pos="3780"/>
        </w:tabs>
        <w:ind w:left="3780" w:hanging="420"/>
      </w:pPr>
      <w:rPr>
        <w:rFonts w:hint="default"/>
      </w:rPr>
    </w:lvl>
  </w:abstractNum>
  <w:abstractNum w:abstractNumId="20">
    <w:nsid w:val="4EF83D99"/>
    <w:multiLevelType w:val="hybridMultilevel"/>
    <w:tmpl w:val="C324B952"/>
    <w:lvl w:ilvl="0" w:tplc="430EEC08">
      <w:start w:val="1"/>
      <w:numFmt w:val="decimal"/>
      <w:lvlText w:val="%1)."/>
      <w:lvlJc w:val="left"/>
      <w:pPr>
        <w:ind w:left="171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1">
    <w:nsid w:val="4FF3610A"/>
    <w:multiLevelType w:val="hybridMultilevel"/>
    <w:tmpl w:val="8358501A"/>
    <w:lvl w:ilvl="0" w:tplc="519C2C28">
      <w:start w:val="1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22">
    <w:nsid w:val="53C57ABE"/>
    <w:multiLevelType w:val="hybridMultilevel"/>
    <w:tmpl w:val="A648B78C"/>
    <w:lvl w:ilvl="0" w:tplc="0409000F">
      <w:start w:val="1"/>
      <w:numFmt w:val="decimal"/>
      <w:lvlText w:val="%1."/>
      <w:lvlJc w:val="left"/>
      <w:pPr>
        <w:ind w:left="927" w:hanging="360"/>
      </w:p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3">
    <w:nsid w:val="581F67B6"/>
    <w:multiLevelType w:val="hybridMultilevel"/>
    <w:tmpl w:val="D6E4946E"/>
    <w:lvl w:ilvl="0" w:tplc="6C9294BC">
      <w:start w:val="1"/>
      <w:numFmt w:val="decimal"/>
      <w:lvlText w:val="%1."/>
      <w:lvlJc w:val="left"/>
      <w:pPr>
        <w:ind w:left="1582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>
    <w:nsid w:val="5A7B20B5"/>
    <w:multiLevelType w:val="singleLevel"/>
    <w:tmpl w:val="5A7B20B5"/>
    <w:lvl w:ilvl="0">
      <w:start w:val="1"/>
      <w:numFmt w:val="lowerLetter"/>
      <w:lvlText w:val="(%1)"/>
      <w:lvlJc w:val="left"/>
      <w:pPr>
        <w:tabs>
          <w:tab w:val="left" w:pos="432"/>
        </w:tabs>
        <w:ind w:left="432" w:hanging="432"/>
      </w:pPr>
      <w:rPr>
        <w:rFonts w:hint="default"/>
      </w:rPr>
    </w:lvl>
  </w:abstractNum>
  <w:abstractNum w:abstractNumId="25">
    <w:nsid w:val="5FD819AB"/>
    <w:multiLevelType w:val="hybridMultilevel"/>
    <w:tmpl w:val="F8348CC6"/>
    <w:lvl w:ilvl="0" w:tplc="6C9294BC">
      <w:start w:val="1"/>
      <w:numFmt w:val="decimal"/>
      <w:lvlText w:val="%1."/>
      <w:lvlJc w:val="left"/>
      <w:pPr>
        <w:ind w:left="1004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6">
    <w:nsid w:val="67305773"/>
    <w:multiLevelType w:val="hybridMultilevel"/>
    <w:tmpl w:val="22DC9E68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6EF4596E"/>
    <w:multiLevelType w:val="hybridMultilevel"/>
    <w:tmpl w:val="7A466EAE"/>
    <w:lvl w:ilvl="0" w:tplc="ABD47A10">
      <w:start w:val="1"/>
      <w:numFmt w:val="upperLetter"/>
      <w:pStyle w:val="Style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F740D94"/>
    <w:multiLevelType w:val="hybridMultilevel"/>
    <w:tmpl w:val="FD10096A"/>
    <w:lvl w:ilvl="0" w:tplc="32D6C3FA">
      <w:start w:val="1"/>
      <w:numFmt w:val="decimal"/>
      <w:lvlText w:val="(%1)"/>
      <w:lvlJc w:val="left"/>
      <w:pPr>
        <w:ind w:left="1440" w:hanging="360"/>
      </w:pPr>
      <w:rPr>
        <w:rFonts w:hint="default"/>
        <w:i w:val="0"/>
      </w:rPr>
    </w:lvl>
    <w:lvl w:ilvl="1" w:tplc="0EDE9A9A">
      <w:start w:val="1"/>
      <w:numFmt w:val="lowerLetter"/>
      <w:lvlText w:val="(%2)"/>
      <w:lvlJc w:val="left"/>
      <w:pPr>
        <w:ind w:left="216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>
    <w:nsid w:val="73247402"/>
    <w:multiLevelType w:val="singleLevel"/>
    <w:tmpl w:val="0409000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</w:abstractNum>
  <w:abstractNum w:abstractNumId="30">
    <w:nsid w:val="7428FFDF"/>
    <w:multiLevelType w:val="singleLevel"/>
    <w:tmpl w:val="7428FFDF"/>
    <w:lvl w:ilvl="0">
      <w:start w:val="2"/>
      <w:numFmt w:val="decimal"/>
      <w:lvlText w:val="%1."/>
      <w:lvlJc w:val="left"/>
      <w:pPr>
        <w:tabs>
          <w:tab w:val="left" w:pos="432"/>
        </w:tabs>
        <w:ind w:left="432" w:hanging="432"/>
      </w:pPr>
      <w:rPr>
        <w:rFonts w:hint="default"/>
      </w:rPr>
    </w:lvl>
  </w:abstractNum>
  <w:abstractNum w:abstractNumId="31">
    <w:nsid w:val="760B6878"/>
    <w:multiLevelType w:val="hybridMultilevel"/>
    <w:tmpl w:val="88721C44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2">
    <w:nsid w:val="77C616B4"/>
    <w:multiLevelType w:val="singleLevel"/>
    <w:tmpl w:val="77C616B4"/>
    <w:lvl w:ilvl="0">
      <w:start w:val="1"/>
      <w:numFmt w:val="lowerLetter"/>
      <w:lvlText w:val="(%1)"/>
      <w:lvlJc w:val="left"/>
      <w:pPr>
        <w:tabs>
          <w:tab w:val="left" w:pos="432"/>
        </w:tabs>
        <w:ind w:left="432" w:hanging="432"/>
      </w:pPr>
      <w:rPr>
        <w:rFonts w:hint="default"/>
      </w:rPr>
    </w:lvl>
  </w:abstractNum>
  <w:abstractNum w:abstractNumId="33">
    <w:nsid w:val="792E2046"/>
    <w:multiLevelType w:val="hybridMultilevel"/>
    <w:tmpl w:val="94D2D942"/>
    <w:lvl w:ilvl="0" w:tplc="4C8A998C">
      <w:start w:val="1"/>
      <w:numFmt w:val="decimal"/>
      <w:pStyle w:val="Heading3"/>
      <w:lvlText w:val="%1."/>
      <w:lvlJc w:val="left"/>
      <w:pPr>
        <w:ind w:left="863" w:hanging="360"/>
      </w:pPr>
      <w:rPr>
        <w:rFonts w:ascii="Times New Roman" w:hAnsi="Times New Roman" w:hint="default"/>
        <w:i w:val="0"/>
        <w:sz w:val="24"/>
      </w:rPr>
    </w:lvl>
    <w:lvl w:ilvl="1" w:tplc="04090019">
      <w:start w:val="1"/>
      <w:numFmt w:val="lowerLetter"/>
      <w:lvlText w:val="%2."/>
      <w:lvlJc w:val="left"/>
      <w:pPr>
        <w:ind w:left="1942" w:hanging="360"/>
      </w:pPr>
    </w:lvl>
    <w:lvl w:ilvl="2" w:tplc="0409001B" w:tentative="1">
      <w:start w:val="1"/>
      <w:numFmt w:val="lowerRoman"/>
      <w:lvlText w:val="%3."/>
      <w:lvlJc w:val="right"/>
      <w:pPr>
        <w:ind w:left="2662" w:hanging="180"/>
      </w:pPr>
    </w:lvl>
    <w:lvl w:ilvl="3" w:tplc="0409000F" w:tentative="1">
      <w:start w:val="1"/>
      <w:numFmt w:val="decimal"/>
      <w:lvlText w:val="%4."/>
      <w:lvlJc w:val="left"/>
      <w:pPr>
        <w:ind w:left="3382" w:hanging="360"/>
      </w:pPr>
    </w:lvl>
    <w:lvl w:ilvl="4" w:tplc="04090019" w:tentative="1">
      <w:start w:val="1"/>
      <w:numFmt w:val="lowerLetter"/>
      <w:lvlText w:val="%5."/>
      <w:lvlJc w:val="left"/>
      <w:pPr>
        <w:ind w:left="4102" w:hanging="360"/>
      </w:pPr>
    </w:lvl>
    <w:lvl w:ilvl="5" w:tplc="0409001B" w:tentative="1">
      <w:start w:val="1"/>
      <w:numFmt w:val="lowerRoman"/>
      <w:lvlText w:val="%6."/>
      <w:lvlJc w:val="right"/>
      <w:pPr>
        <w:ind w:left="4822" w:hanging="180"/>
      </w:pPr>
    </w:lvl>
    <w:lvl w:ilvl="6" w:tplc="0409000F" w:tentative="1">
      <w:start w:val="1"/>
      <w:numFmt w:val="decimal"/>
      <w:lvlText w:val="%7."/>
      <w:lvlJc w:val="left"/>
      <w:pPr>
        <w:ind w:left="5542" w:hanging="360"/>
      </w:pPr>
    </w:lvl>
    <w:lvl w:ilvl="7" w:tplc="04090019" w:tentative="1">
      <w:start w:val="1"/>
      <w:numFmt w:val="lowerLetter"/>
      <w:lvlText w:val="%8."/>
      <w:lvlJc w:val="left"/>
      <w:pPr>
        <w:ind w:left="6262" w:hanging="360"/>
      </w:pPr>
    </w:lvl>
    <w:lvl w:ilvl="8" w:tplc="0409001B" w:tentative="1">
      <w:start w:val="1"/>
      <w:numFmt w:val="lowerRoman"/>
      <w:lvlText w:val="%9."/>
      <w:lvlJc w:val="right"/>
      <w:pPr>
        <w:ind w:left="6982" w:hanging="180"/>
      </w:pPr>
    </w:lvl>
  </w:abstractNum>
  <w:abstractNum w:abstractNumId="34">
    <w:nsid w:val="7A1E2F81"/>
    <w:multiLevelType w:val="hybridMultilevel"/>
    <w:tmpl w:val="EB6A003C"/>
    <w:lvl w:ilvl="0" w:tplc="549C44A6">
      <w:start w:val="1"/>
      <w:numFmt w:val="decimal"/>
      <w:lvlText w:val="%1."/>
      <w:lvlJc w:val="left"/>
      <w:pPr>
        <w:ind w:left="198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35">
    <w:nsid w:val="7E3AAAC0"/>
    <w:multiLevelType w:val="multilevel"/>
    <w:tmpl w:val="3B465DD2"/>
    <w:lvl w:ilvl="0">
      <w:start w:val="3"/>
      <w:numFmt w:val="decimal"/>
      <w:lvlText w:val="%1."/>
      <w:lvlJc w:val="left"/>
      <w:pPr>
        <w:tabs>
          <w:tab w:val="left" w:pos="432"/>
        </w:tabs>
        <w:ind w:left="432" w:hanging="432"/>
      </w:pPr>
      <w:rPr>
        <w:rFonts w:hint="default"/>
        <w:i w:val="0"/>
      </w:rPr>
    </w:lvl>
    <w:lvl w:ilvl="1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left" w:pos="1260"/>
        </w:tabs>
        <w:ind w:left="1260" w:hanging="42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  <w:rPr>
        <w:rFonts w:hint="default"/>
      </w:r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  <w:rPr>
        <w:rFonts w:hint="default"/>
      </w:rPr>
    </w:lvl>
    <w:lvl w:ilvl="5">
      <w:start w:val="1"/>
      <w:numFmt w:val="lowerRoman"/>
      <w:lvlText w:val="%6."/>
      <w:lvlJc w:val="left"/>
      <w:pPr>
        <w:tabs>
          <w:tab w:val="left" w:pos="2520"/>
        </w:tabs>
        <w:ind w:left="2520" w:hanging="42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  <w:rPr>
        <w:rFonts w:hint="default"/>
      </w:r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left" w:pos="3780"/>
        </w:tabs>
        <w:ind w:left="3780" w:hanging="420"/>
      </w:pPr>
      <w:rPr>
        <w:rFonts w:hint="default"/>
      </w:rPr>
    </w:lvl>
  </w:abstractNum>
  <w:num w:numId="1">
    <w:abstractNumId w:val="4"/>
  </w:num>
  <w:num w:numId="2">
    <w:abstractNumId w:val="23"/>
  </w:num>
  <w:num w:numId="3">
    <w:abstractNumId w:val="25"/>
  </w:num>
  <w:num w:numId="4">
    <w:abstractNumId w:val="27"/>
  </w:num>
  <w:num w:numId="5">
    <w:abstractNumId w:val="4"/>
    <w:lvlOverride w:ilvl="0">
      <w:startOverride w:val="1"/>
    </w:lvlOverride>
  </w:num>
  <w:num w:numId="6">
    <w:abstractNumId w:val="33"/>
  </w:num>
  <w:num w:numId="7">
    <w:abstractNumId w:val="4"/>
    <w:lvlOverride w:ilvl="0">
      <w:startOverride w:val="1"/>
    </w:lvlOverride>
  </w:num>
  <w:num w:numId="8">
    <w:abstractNumId w:val="9"/>
  </w:num>
  <w:num w:numId="9">
    <w:abstractNumId w:val="33"/>
    <w:lvlOverride w:ilvl="0">
      <w:startOverride w:val="1"/>
    </w:lvlOverride>
  </w:num>
  <w:num w:numId="10">
    <w:abstractNumId w:val="20"/>
  </w:num>
  <w:num w:numId="11">
    <w:abstractNumId w:val="3"/>
  </w:num>
  <w:num w:numId="12">
    <w:abstractNumId w:val="16"/>
  </w:num>
  <w:num w:numId="13">
    <w:abstractNumId w:val="33"/>
    <w:lvlOverride w:ilvl="0">
      <w:startOverride w:val="1"/>
    </w:lvlOverride>
  </w:num>
  <w:num w:numId="14">
    <w:abstractNumId w:val="11"/>
  </w:num>
  <w:num w:numId="15">
    <w:abstractNumId w:val="31"/>
  </w:num>
  <w:num w:numId="16">
    <w:abstractNumId w:val="13"/>
  </w:num>
  <w:num w:numId="17">
    <w:abstractNumId w:val="26"/>
  </w:num>
  <w:num w:numId="18">
    <w:abstractNumId w:val="1"/>
  </w:num>
  <w:num w:numId="19">
    <w:abstractNumId w:val="28"/>
  </w:num>
  <w:num w:numId="20">
    <w:abstractNumId w:val="10"/>
  </w:num>
  <w:num w:numId="21">
    <w:abstractNumId w:val="5"/>
  </w:num>
  <w:num w:numId="22">
    <w:abstractNumId w:val="19"/>
  </w:num>
  <w:num w:numId="23">
    <w:abstractNumId w:val="15"/>
  </w:num>
  <w:num w:numId="24">
    <w:abstractNumId w:val="30"/>
  </w:num>
  <w:num w:numId="25">
    <w:abstractNumId w:val="35"/>
  </w:num>
  <w:num w:numId="26">
    <w:abstractNumId w:val="0"/>
  </w:num>
  <w:num w:numId="27">
    <w:abstractNumId w:val="8"/>
  </w:num>
  <w:num w:numId="28">
    <w:abstractNumId w:val="24"/>
  </w:num>
  <w:num w:numId="29">
    <w:abstractNumId w:val="14"/>
  </w:num>
  <w:num w:numId="30">
    <w:abstractNumId w:val="29"/>
  </w:num>
  <w:num w:numId="31">
    <w:abstractNumId w:val="32"/>
  </w:num>
  <w:num w:numId="32">
    <w:abstractNumId w:val="12"/>
  </w:num>
  <w:num w:numId="33">
    <w:abstractNumId w:val="2"/>
  </w:num>
  <w:num w:numId="34">
    <w:abstractNumId w:val="34"/>
  </w:num>
  <w:num w:numId="35">
    <w:abstractNumId w:val="33"/>
    <w:lvlOverride w:ilvl="0">
      <w:startOverride w:val="1"/>
    </w:lvlOverride>
  </w:num>
  <w:num w:numId="36">
    <w:abstractNumId w:val="33"/>
    <w:lvlOverride w:ilvl="0">
      <w:startOverride w:val="1"/>
    </w:lvlOverride>
  </w:num>
  <w:num w:numId="37">
    <w:abstractNumId w:val="4"/>
    <w:lvlOverride w:ilvl="0">
      <w:startOverride w:val="1"/>
    </w:lvlOverride>
  </w:num>
  <w:num w:numId="38">
    <w:abstractNumId w:val="7"/>
  </w:num>
  <w:num w:numId="39">
    <w:abstractNumId w:val="17"/>
  </w:num>
  <w:num w:numId="40">
    <w:abstractNumId w:val="22"/>
  </w:num>
  <w:num w:numId="41">
    <w:abstractNumId w:val="21"/>
  </w:num>
  <w:num w:numId="42">
    <w:abstractNumId w:val="6"/>
  </w:num>
  <w:num w:numId="43">
    <w:abstractNumId w:val="18"/>
  </w:num>
  <w:numIdMacAtCleanup w:val="4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0186B"/>
    <w:rsid w:val="00001233"/>
    <w:rsid w:val="00001F09"/>
    <w:rsid w:val="0000223A"/>
    <w:rsid w:val="000026A0"/>
    <w:rsid w:val="00003620"/>
    <w:rsid w:val="00003A50"/>
    <w:rsid w:val="00004BA8"/>
    <w:rsid w:val="00004BED"/>
    <w:rsid w:val="000056CE"/>
    <w:rsid w:val="00006A55"/>
    <w:rsid w:val="0000733D"/>
    <w:rsid w:val="00007D63"/>
    <w:rsid w:val="0001149E"/>
    <w:rsid w:val="000156E4"/>
    <w:rsid w:val="00015BEF"/>
    <w:rsid w:val="000172F9"/>
    <w:rsid w:val="00017461"/>
    <w:rsid w:val="000200A8"/>
    <w:rsid w:val="000210C2"/>
    <w:rsid w:val="00022419"/>
    <w:rsid w:val="00022A57"/>
    <w:rsid w:val="00027DC5"/>
    <w:rsid w:val="000306A5"/>
    <w:rsid w:val="00033252"/>
    <w:rsid w:val="000343FD"/>
    <w:rsid w:val="000344A2"/>
    <w:rsid w:val="0003453B"/>
    <w:rsid w:val="00034DA2"/>
    <w:rsid w:val="00035152"/>
    <w:rsid w:val="00040AE1"/>
    <w:rsid w:val="00042C8E"/>
    <w:rsid w:val="000442DA"/>
    <w:rsid w:val="000530A0"/>
    <w:rsid w:val="000541F2"/>
    <w:rsid w:val="000606BE"/>
    <w:rsid w:val="000625BA"/>
    <w:rsid w:val="00063948"/>
    <w:rsid w:val="000642FE"/>
    <w:rsid w:val="00064DC4"/>
    <w:rsid w:val="0006520E"/>
    <w:rsid w:val="0006524C"/>
    <w:rsid w:val="00065306"/>
    <w:rsid w:val="0006661A"/>
    <w:rsid w:val="00066748"/>
    <w:rsid w:val="000704C7"/>
    <w:rsid w:val="00071513"/>
    <w:rsid w:val="00073C2E"/>
    <w:rsid w:val="00075441"/>
    <w:rsid w:val="000762F1"/>
    <w:rsid w:val="00077556"/>
    <w:rsid w:val="0007784C"/>
    <w:rsid w:val="00080CD3"/>
    <w:rsid w:val="00081401"/>
    <w:rsid w:val="00082079"/>
    <w:rsid w:val="00082F9A"/>
    <w:rsid w:val="00084F2E"/>
    <w:rsid w:val="00084F65"/>
    <w:rsid w:val="000851D1"/>
    <w:rsid w:val="0008543F"/>
    <w:rsid w:val="00085ABF"/>
    <w:rsid w:val="00085B13"/>
    <w:rsid w:val="00085D9A"/>
    <w:rsid w:val="00085DF3"/>
    <w:rsid w:val="00086B49"/>
    <w:rsid w:val="00092D49"/>
    <w:rsid w:val="0009446C"/>
    <w:rsid w:val="00096E0E"/>
    <w:rsid w:val="000A0237"/>
    <w:rsid w:val="000A1DEB"/>
    <w:rsid w:val="000A4305"/>
    <w:rsid w:val="000A52C8"/>
    <w:rsid w:val="000B0743"/>
    <w:rsid w:val="000B0851"/>
    <w:rsid w:val="000B170E"/>
    <w:rsid w:val="000B17E8"/>
    <w:rsid w:val="000B7A30"/>
    <w:rsid w:val="000C2661"/>
    <w:rsid w:val="000C2B96"/>
    <w:rsid w:val="000C3017"/>
    <w:rsid w:val="000C433C"/>
    <w:rsid w:val="000C64B0"/>
    <w:rsid w:val="000C6E48"/>
    <w:rsid w:val="000C773A"/>
    <w:rsid w:val="000C7CEB"/>
    <w:rsid w:val="000D0658"/>
    <w:rsid w:val="000D1926"/>
    <w:rsid w:val="000D37E4"/>
    <w:rsid w:val="000D44F5"/>
    <w:rsid w:val="000D4BF9"/>
    <w:rsid w:val="000D4EE2"/>
    <w:rsid w:val="000D5594"/>
    <w:rsid w:val="000D6222"/>
    <w:rsid w:val="000E207A"/>
    <w:rsid w:val="000E2427"/>
    <w:rsid w:val="000E3C87"/>
    <w:rsid w:val="000E6320"/>
    <w:rsid w:val="000E75C5"/>
    <w:rsid w:val="000E7F7F"/>
    <w:rsid w:val="000F2872"/>
    <w:rsid w:val="000F39B5"/>
    <w:rsid w:val="000F64BF"/>
    <w:rsid w:val="000F7379"/>
    <w:rsid w:val="000F7491"/>
    <w:rsid w:val="001016AF"/>
    <w:rsid w:val="00101B4A"/>
    <w:rsid w:val="001069EC"/>
    <w:rsid w:val="00107B46"/>
    <w:rsid w:val="001128B9"/>
    <w:rsid w:val="00113816"/>
    <w:rsid w:val="00115A21"/>
    <w:rsid w:val="00116FE5"/>
    <w:rsid w:val="0012512A"/>
    <w:rsid w:val="00125DA2"/>
    <w:rsid w:val="00130AF7"/>
    <w:rsid w:val="00133154"/>
    <w:rsid w:val="001346CE"/>
    <w:rsid w:val="001351BB"/>
    <w:rsid w:val="001361DF"/>
    <w:rsid w:val="001364D8"/>
    <w:rsid w:val="00137DB8"/>
    <w:rsid w:val="001423E7"/>
    <w:rsid w:val="00144D84"/>
    <w:rsid w:val="00144DA1"/>
    <w:rsid w:val="001456D0"/>
    <w:rsid w:val="001470FF"/>
    <w:rsid w:val="00150737"/>
    <w:rsid w:val="001507A7"/>
    <w:rsid w:val="00151BE3"/>
    <w:rsid w:val="00152735"/>
    <w:rsid w:val="00154E00"/>
    <w:rsid w:val="00160599"/>
    <w:rsid w:val="00160C82"/>
    <w:rsid w:val="00161588"/>
    <w:rsid w:val="00163C63"/>
    <w:rsid w:val="00165223"/>
    <w:rsid w:val="00171624"/>
    <w:rsid w:val="0017327B"/>
    <w:rsid w:val="00173AF5"/>
    <w:rsid w:val="00176F6E"/>
    <w:rsid w:val="001779B9"/>
    <w:rsid w:val="00182E80"/>
    <w:rsid w:val="0018752B"/>
    <w:rsid w:val="0019011C"/>
    <w:rsid w:val="001941B9"/>
    <w:rsid w:val="0019465E"/>
    <w:rsid w:val="0019519D"/>
    <w:rsid w:val="00195481"/>
    <w:rsid w:val="0019797B"/>
    <w:rsid w:val="001A1AAB"/>
    <w:rsid w:val="001A2AD4"/>
    <w:rsid w:val="001A2D44"/>
    <w:rsid w:val="001A6234"/>
    <w:rsid w:val="001B0350"/>
    <w:rsid w:val="001C237F"/>
    <w:rsid w:val="001D1FE2"/>
    <w:rsid w:val="001D2B62"/>
    <w:rsid w:val="001D4923"/>
    <w:rsid w:val="001D51FF"/>
    <w:rsid w:val="001D5A60"/>
    <w:rsid w:val="001D6053"/>
    <w:rsid w:val="001D649C"/>
    <w:rsid w:val="001D72D6"/>
    <w:rsid w:val="001D7701"/>
    <w:rsid w:val="001D7B07"/>
    <w:rsid w:val="001D7F71"/>
    <w:rsid w:val="001E4B5E"/>
    <w:rsid w:val="001F3A07"/>
    <w:rsid w:val="001F7481"/>
    <w:rsid w:val="0020186B"/>
    <w:rsid w:val="00204405"/>
    <w:rsid w:val="00205D7A"/>
    <w:rsid w:val="00207646"/>
    <w:rsid w:val="00207A46"/>
    <w:rsid w:val="00207C8A"/>
    <w:rsid w:val="0021191E"/>
    <w:rsid w:val="00213E77"/>
    <w:rsid w:val="0021628B"/>
    <w:rsid w:val="00216530"/>
    <w:rsid w:val="00221108"/>
    <w:rsid w:val="00221786"/>
    <w:rsid w:val="002220B1"/>
    <w:rsid w:val="0022561B"/>
    <w:rsid w:val="002313EE"/>
    <w:rsid w:val="00233045"/>
    <w:rsid w:val="0023369A"/>
    <w:rsid w:val="002345B2"/>
    <w:rsid w:val="00235465"/>
    <w:rsid w:val="00236F02"/>
    <w:rsid w:val="00247C46"/>
    <w:rsid w:val="002509DF"/>
    <w:rsid w:val="0025253A"/>
    <w:rsid w:val="0025321D"/>
    <w:rsid w:val="002553F8"/>
    <w:rsid w:val="00260370"/>
    <w:rsid w:val="00263901"/>
    <w:rsid w:val="0026473F"/>
    <w:rsid w:val="00265804"/>
    <w:rsid w:val="00271FA5"/>
    <w:rsid w:val="00273CE8"/>
    <w:rsid w:val="00274B94"/>
    <w:rsid w:val="00275299"/>
    <w:rsid w:val="00276FEC"/>
    <w:rsid w:val="00282CC3"/>
    <w:rsid w:val="00283B6D"/>
    <w:rsid w:val="00284F83"/>
    <w:rsid w:val="00285758"/>
    <w:rsid w:val="00287105"/>
    <w:rsid w:val="00287616"/>
    <w:rsid w:val="0029223F"/>
    <w:rsid w:val="00292C07"/>
    <w:rsid w:val="00292C28"/>
    <w:rsid w:val="0029554D"/>
    <w:rsid w:val="00296025"/>
    <w:rsid w:val="002A197B"/>
    <w:rsid w:val="002A2742"/>
    <w:rsid w:val="002A3682"/>
    <w:rsid w:val="002A4326"/>
    <w:rsid w:val="002A4981"/>
    <w:rsid w:val="002A5D27"/>
    <w:rsid w:val="002A6BA1"/>
    <w:rsid w:val="002A70D2"/>
    <w:rsid w:val="002B03DF"/>
    <w:rsid w:val="002B1068"/>
    <w:rsid w:val="002B4060"/>
    <w:rsid w:val="002B53AA"/>
    <w:rsid w:val="002C3230"/>
    <w:rsid w:val="002C4F7F"/>
    <w:rsid w:val="002C6831"/>
    <w:rsid w:val="002D1DA1"/>
    <w:rsid w:val="002D3858"/>
    <w:rsid w:val="002D69CF"/>
    <w:rsid w:val="002D7D97"/>
    <w:rsid w:val="002E1124"/>
    <w:rsid w:val="002E30C4"/>
    <w:rsid w:val="002E351F"/>
    <w:rsid w:val="002E3F24"/>
    <w:rsid w:val="002E4912"/>
    <w:rsid w:val="002E7ADA"/>
    <w:rsid w:val="002F0429"/>
    <w:rsid w:val="002F098A"/>
    <w:rsid w:val="002F1DDD"/>
    <w:rsid w:val="002F2E69"/>
    <w:rsid w:val="002F6408"/>
    <w:rsid w:val="002F6ECF"/>
    <w:rsid w:val="002F774D"/>
    <w:rsid w:val="0030170F"/>
    <w:rsid w:val="00301B2C"/>
    <w:rsid w:val="0030278E"/>
    <w:rsid w:val="00306913"/>
    <w:rsid w:val="00307105"/>
    <w:rsid w:val="00307381"/>
    <w:rsid w:val="00311042"/>
    <w:rsid w:val="003116DE"/>
    <w:rsid w:val="003120B7"/>
    <w:rsid w:val="00312908"/>
    <w:rsid w:val="00312F75"/>
    <w:rsid w:val="003138FF"/>
    <w:rsid w:val="003157D8"/>
    <w:rsid w:val="00315E30"/>
    <w:rsid w:val="003227AD"/>
    <w:rsid w:val="00323D48"/>
    <w:rsid w:val="00324C19"/>
    <w:rsid w:val="00327533"/>
    <w:rsid w:val="0033142F"/>
    <w:rsid w:val="00332FD5"/>
    <w:rsid w:val="003351C8"/>
    <w:rsid w:val="0033679D"/>
    <w:rsid w:val="00336BE6"/>
    <w:rsid w:val="00337B35"/>
    <w:rsid w:val="003402D0"/>
    <w:rsid w:val="00340C20"/>
    <w:rsid w:val="003418C3"/>
    <w:rsid w:val="00343B09"/>
    <w:rsid w:val="00345088"/>
    <w:rsid w:val="0034660D"/>
    <w:rsid w:val="00346F36"/>
    <w:rsid w:val="003476E8"/>
    <w:rsid w:val="0034777A"/>
    <w:rsid w:val="0035197D"/>
    <w:rsid w:val="0035296C"/>
    <w:rsid w:val="00353777"/>
    <w:rsid w:val="00353FE3"/>
    <w:rsid w:val="0035778D"/>
    <w:rsid w:val="003606E1"/>
    <w:rsid w:val="00362075"/>
    <w:rsid w:val="003622AA"/>
    <w:rsid w:val="00364B81"/>
    <w:rsid w:val="00364F85"/>
    <w:rsid w:val="003655A9"/>
    <w:rsid w:val="00365D81"/>
    <w:rsid w:val="0036644E"/>
    <w:rsid w:val="00367694"/>
    <w:rsid w:val="00367DE8"/>
    <w:rsid w:val="00371B7E"/>
    <w:rsid w:val="00374C09"/>
    <w:rsid w:val="00375A47"/>
    <w:rsid w:val="00376119"/>
    <w:rsid w:val="003823E1"/>
    <w:rsid w:val="00384001"/>
    <w:rsid w:val="00387146"/>
    <w:rsid w:val="00387188"/>
    <w:rsid w:val="00390053"/>
    <w:rsid w:val="00392F34"/>
    <w:rsid w:val="0039408A"/>
    <w:rsid w:val="00396B57"/>
    <w:rsid w:val="00397D84"/>
    <w:rsid w:val="003A07AA"/>
    <w:rsid w:val="003A2DF7"/>
    <w:rsid w:val="003A2F60"/>
    <w:rsid w:val="003A41FC"/>
    <w:rsid w:val="003A71EE"/>
    <w:rsid w:val="003A7B6A"/>
    <w:rsid w:val="003B2463"/>
    <w:rsid w:val="003B541B"/>
    <w:rsid w:val="003B63AC"/>
    <w:rsid w:val="003B70C3"/>
    <w:rsid w:val="003C1468"/>
    <w:rsid w:val="003C24C2"/>
    <w:rsid w:val="003C595C"/>
    <w:rsid w:val="003D07AD"/>
    <w:rsid w:val="003D102C"/>
    <w:rsid w:val="003D1345"/>
    <w:rsid w:val="003D4666"/>
    <w:rsid w:val="003E1041"/>
    <w:rsid w:val="003E1CF3"/>
    <w:rsid w:val="003E2B42"/>
    <w:rsid w:val="003E358D"/>
    <w:rsid w:val="003E443C"/>
    <w:rsid w:val="003E6B16"/>
    <w:rsid w:val="003E7236"/>
    <w:rsid w:val="003F13A3"/>
    <w:rsid w:val="003F277F"/>
    <w:rsid w:val="003F3855"/>
    <w:rsid w:val="003F3CEB"/>
    <w:rsid w:val="003F49B8"/>
    <w:rsid w:val="003F4CB2"/>
    <w:rsid w:val="003F5AA7"/>
    <w:rsid w:val="003F63F4"/>
    <w:rsid w:val="003F6D67"/>
    <w:rsid w:val="00400AE7"/>
    <w:rsid w:val="00401A30"/>
    <w:rsid w:val="0040335D"/>
    <w:rsid w:val="00405534"/>
    <w:rsid w:val="00410095"/>
    <w:rsid w:val="00410240"/>
    <w:rsid w:val="004108D5"/>
    <w:rsid w:val="00411C7A"/>
    <w:rsid w:val="00412BBF"/>
    <w:rsid w:val="00412C81"/>
    <w:rsid w:val="00415B86"/>
    <w:rsid w:val="004164B2"/>
    <w:rsid w:val="00416596"/>
    <w:rsid w:val="004223EF"/>
    <w:rsid w:val="00423282"/>
    <w:rsid w:val="0043025C"/>
    <w:rsid w:val="0043426E"/>
    <w:rsid w:val="00434350"/>
    <w:rsid w:val="00434BB0"/>
    <w:rsid w:val="00434CB1"/>
    <w:rsid w:val="00436DC8"/>
    <w:rsid w:val="004377F2"/>
    <w:rsid w:val="00450F33"/>
    <w:rsid w:val="00450F67"/>
    <w:rsid w:val="00451699"/>
    <w:rsid w:val="00451ECE"/>
    <w:rsid w:val="00452172"/>
    <w:rsid w:val="00452E6F"/>
    <w:rsid w:val="00457AEF"/>
    <w:rsid w:val="00460DF9"/>
    <w:rsid w:val="00463256"/>
    <w:rsid w:val="00464282"/>
    <w:rsid w:val="0046611E"/>
    <w:rsid w:val="0046627C"/>
    <w:rsid w:val="004714FD"/>
    <w:rsid w:val="004735AD"/>
    <w:rsid w:val="004765AB"/>
    <w:rsid w:val="004772B5"/>
    <w:rsid w:val="00480E1A"/>
    <w:rsid w:val="004827ED"/>
    <w:rsid w:val="004839D1"/>
    <w:rsid w:val="00485399"/>
    <w:rsid w:val="00486094"/>
    <w:rsid w:val="004901CF"/>
    <w:rsid w:val="00490BC7"/>
    <w:rsid w:val="004918BF"/>
    <w:rsid w:val="0049197F"/>
    <w:rsid w:val="004924B4"/>
    <w:rsid w:val="0049358C"/>
    <w:rsid w:val="004A22B4"/>
    <w:rsid w:val="004A5C61"/>
    <w:rsid w:val="004B14B1"/>
    <w:rsid w:val="004B1BC6"/>
    <w:rsid w:val="004B4598"/>
    <w:rsid w:val="004B4BD1"/>
    <w:rsid w:val="004B6DD9"/>
    <w:rsid w:val="004B713D"/>
    <w:rsid w:val="004C0142"/>
    <w:rsid w:val="004C1BC1"/>
    <w:rsid w:val="004D1014"/>
    <w:rsid w:val="004D1E80"/>
    <w:rsid w:val="004D2620"/>
    <w:rsid w:val="004D396F"/>
    <w:rsid w:val="004D5237"/>
    <w:rsid w:val="004D67D7"/>
    <w:rsid w:val="004D7248"/>
    <w:rsid w:val="004E1EAC"/>
    <w:rsid w:val="004E6443"/>
    <w:rsid w:val="004F2141"/>
    <w:rsid w:val="004F4B84"/>
    <w:rsid w:val="004F72DC"/>
    <w:rsid w:val="005006E4"/>
    <w:rsid w:val="00500D81"/>
    <w:rsid w:val="00502C49"/>
    <w:rsid w:val="00506A29"/>
    <w:rsid w:val="00507EE8"/>
    <w:rsid w:val="00512302"/>
    <w:rsid w:val="0051678F"/>
    <w:rsid w:val="005173EF"/>
    <w:rsid w:val="00520FD7"/>
    <w:rsid w:val="0052131D"/>
    <w:rsid w:val="00523941"/>
    <w:rsid w:val="00524727"/>
    <w:rsid w:val="00524BE3"/>
    <w:rsid w:val="00526386"/>
    <w:rsid w:val="00526415"/>
    <w:rsid w:val="00526663"/>
    <w:rsid w:val="00526C25"/>
    <w:rsid w:val="00531EB2"/>
    <w:rsid w:val="00535E76"/>
    <w:rsid w:val="005365A5"/>
    <w:rsid w:val="00536C08"/>
    <w:rsid w:val="00536FEB"/>
    <w:rsid w:val="00537207"/>
    <w:rsid w:val="005420CE"/>
    <w:rsid w:val="0054472A"/>
    <w:rsid w:val="00545B40"/>
    <w:rsid w:val="00545F1F"/>
    <w:rsid w:val="00552812"/>
    <w:rsid w:val="00552C43"/>
    <w:rsid w:val="00557668"/>
    <w:rsid w:val="00557D67"/>
    <w:rsid w:val="00561E23"/>
    <w:rsid w:val="005648FA"/>
    <w:rsid w:val="00572EEE"/>
    <w:rsid w:val="00572FB0"/>
    <w:rsid w:val="00575727"/>
    <w:rsid w:val="00577E4D"/>
    <w:rsid w:val="0058218A"/>
    <w:rsid w:val="0058316F"/>
    <w:rsid w:val="00583690"/>
    <w:rsid w:val="005843A6"/>
    <w:rsid w:val="00585CA0"/>
    <w:rsid w:val="00586667"/>
    <w:rsid w:val="00587B39"/>
    <w:rsid w:val="005917B9"/>
    <w:rsid w:val="00593199"/>
    <w:rsid w:val="00594FBB"/>
    <w:rsid w:val="005958C6"/>
    <w:rsid w:val="0059707E"/>
    <w:rsid w:val="005971E7"/>
    <w:rsid w:val="005A4B8B"/>
    <w:rsid w:val="005B25F5"/>
    <w:rsid w:val="005B3843"/>
    <w:rsid w:val="005B504A"/>
    <w:rsid w:val="005B56F3"/>
    <w:rsid w:val="005B593D"/>
    <w:rsid w:val="005B76E3"/>
    <w:rsid w:val="005C4B4D"/>
    <w:rsid w:val="005D0060"/>
    <w:rsid w:val="005D2562"/>
    <w:rsid w:val="005D3BF9"/>
    <w:rsid w:val="005D592F"/>
    <w:rsid w:val="005D6016"/>
    <w:rsid w:val="005D77B4"/>
    <w:rsid w:val="005E1398"/>
    <w:rsid w:val="005E2AFD"/>
    <w:rsid w:val="005E4ABB"/>
    <w:rsid w:val="005E4BCC"/>
    <w:rsid w:val="005F41C6"/>
    <w:rsid w:val="005F4889"/>
    <w:rsid w:val="006000CE"/>
    <w:rsid w:val="00601D8D"/>
    <w:rsid w:val="006053C1"/>
    <w:rsid w:val="00605F5E"/>
    <w:rsid w:val="0061382C"/>
    <w:rsid w:val="00614089"/>
    <w:rsid w:val="0061528C"/>
    <w:rsid w:val="0061549A"/>
    <w:rsid w:val="006156BF"/>
    <w:rsid w:val="00620DF4"/>
    <w:rsid w:val="006241A9"/>
    <w:rsid w:val="00624831"/>
    <w:rsid w:val="00627BD4"/>
    <w:rsid w:val="006354E4"/>
    <w:rsid w:val="00636352"/>
    <w:rsid w:val="00642231"/>
    <w:rsid w:val="0064495A"/>
    <w:rsid w:val="00645003"/>
    <w:rsid w:val="00650D56"/>
    <w:rsid w:val="006512C1"/>
    <w:rsid w:val="00654344"/>
    <w:rsid w:val="00654969"/>
    <w:rsid w:val="0065735B"/>
    <w:rsid w:val="006604B8"/>
    <w:rsid w:val="00661CA6"/>
    <w:rsid w:val="00661E12"/>
    <w:rsid w:val="0066326D"/>
    <w:rsid w:val="00663C98"/>
    <w:rsid w:val="00667193"/>
    <w:rsid w:val="006677F1"/>
    <w:rsid w:val="00672223"/>
    <w:rsid w:val="0067421E"/>
    <w:rsid w:val="006746B7"/>
    <w:rsid w:val="0068061E"/>
    <w:rsid w:val="006811C7"/>
    <w:rsid w:val="00682F7F"/>
    <w:rsid w:val="006842B9"/>
    <w:rsid w:val="006848FA"/>
    <w:rsid w:val="006853AD"/>
    <w:rsid w:val="00685F78"/>
    <w:rsid w:val="006868B4"/>
    <w:rsid w:val="006874D1"/>
    <w:rsid w:val="006917AA"/>
    <w:rsid w:val="006918CD"/>
    <w:rsid w:val="006937C8"/>
    <w:rsid w:val="00693A72"/>
    <w:rsid w:val="0069703B"/>
    <w:rsid w:val="006A58A5"/>
    <w:rsid w:val="006A7CA1"/>
    <w:rsid w:val="006A7D2A"/>
    <w:rsid w:val="006B0DB6"/>
    <w:rsid w:val="006B39F9"/>
    <w:rsid w:val="006B3ABE"/>
    <w:rsid w:val="006B4FE5"/>
    <w:rsid w:val="006B5121"/>
    <w:rsid w:val="006B7EA0"/>
    <w:rsid w:val="006C0837"/>
    <w:rsid w:val="006C1C14"/>
    <w:rsid w:val="006C2F39"/>
    <w:rsid w:val="006C50AC"/>
    <w:rsid w:val="006C644A"/>
    <w:rsid w:val="006D2C21"/>
    <w:rsid w:val="006D572B"/>
    <w:rsid w:val="006E1D93"/>
    <w:rsid w:val="006E4595"/>
    <w:rsid w:val="006E4606"/>
    <w:rsid w:val="006E498A"/>
    <w:rsid w:val="006E7F7F"/>
    <w:rsid w:val="006F0BDC"/>
    <w:rsid w:val="006F0CFD"/>
    <w:rsid w:val="006F3548"/>
    <w:rsid w:val="006F38F3"/>
    <w:rsid w:val="006F4814"/>
    <w:rsid w:val="00702689"/>
    <w:rsid w:val="00703E75"/>
    <w:rsid w:val="007041EC"/>
    <w:rsid w:val="0070477E"/>
    <w:rsid w:val="00706825"/>
    <w:rsid w:val="007068D2"/>
    <w:rsid w:val="00706E14"/>
    <w:rsid w:val="007106C1"/>
    <w:rsid w:val="007113EA"/>
    <w:rsid w:val="00715CD1"/>
    <w:rsid w:val="0071611B"/>
    <w:rsid w:val="00716A0D"/>
    <w:rsid w:val="00717456"/>
    <w:rsid w:val="00723D2B"/>
    <w:rsid w:val="00723DAE"/>
    <w:rsid w:val="00723E36"/>
    <w:rsid w:val="00727CC2"/>
    <w:rsid w:val="00731CCA"/>
    <w:rsid w:val="007339FC"/>
    <w:rsid w:val="00736D40"/>
    <w:rsid w:val="007400BD"/>
    <w:rsid w:val="00743198"/>
    <w:rsid w:val="00743F4B"/>
    <w:rsid w:val="00744A26"/>
    <w:rsid w:val="007456D2"/>
    <w:rsid w:val="007478A9"/>
    <w:rsid w:val="007517D5"/>
    <w:rsid w:val="00752AFB"/>
    <w:rsid w:val="00755968"/>
    <w:rsid w:val="00760113"/>
    <w:rsid w:val="007607C8"/>
    <w:rsid w:val="00762D75"/>
    <w:rsid w:val="00762F83"/>
    <w:rsid w:val="0076352F"/>
    <w:rsid w:val="00764D15"/>
    <w:rsid w:val="00766C9D"/>
    <w:rsid w:val="00767CE1"/>
    <w:rsid w:val="00775747"/>
    <w:rsid w:val="00776910"/>
    <w:rsid w:val="007777F5"/>
    <w:rsid w:val="00782439"/>
    <w:rsid w:val="00787A5A"/>
    <w:rsid w:val="00787F91"/>
    <w:rsid w:val="007903AA"/>
    <w:rsid w:val="0079079D"/>
    <w:rsid w:val="00792815"/>
    <w:rsid w:val="00793788"/>
    <w:rsid w:val="0079601F"/>
    <w:rsid w:val="007968F0"/>
    <w:rsid w:val="00796A5C"/>
    <w:rsid w:val="007970A7"/>
    <w:rsid w:val="007A0505"/>
    <w:rsid w:val="007A066C"/>
    <w:rsid w:val="007A1AC0"/>
    <w:rsid w:val="007A2723"/>
    <w:rsid w:val="007A38D1"/>
    <w:rsid w:val="007A3C11"/>
    <w:rsid w:val="007A64D6"/>
    <w:rsid w:val="007A763E"/>
    <w:rsid w:val="007B1503"/>
    <w:rsid w:val="007B2A3C"/>
    <w:rsid w:val="007B353F"/>
    <w:rsid w:val="007B3EF4"/>
    <w:rsid w:val="007B7B82"/>
    <w:rsid w:val="007C20C4"/>
    <w:rsid w:val="007C5E94"/>
    <w:rsid w:val="007C644E"/>
    <w:rsid w:val="007D123E"/>
    <w:rsid w:val="007D45E5"/>
    <w:rsid w:val="007D54EB"/>
    <w:rsid w:val="007D5754"/>
    <w:rsid w:val="007D7AB0"/>
    <w:rsid w:val="007E4A10"/>
    <w:rsid w:val="007E4E01"/>
    <w:rsid w:val="007E5235"/>
    <w:rsid w:val="007E6B97"/>
    <w:rsid w:val="0080281E"/>
    <w:rsid w:val="00803574"/>
    <w:rsid w:val="00804F48"/>
    <w:rsid w:val="0080776B"/>
    <w:rsid w:val="0081029E"/>
    <w:rsid w:val="00811847"/>
    <w:rsid w:val="00813081"/>
    <w:rsid w:val="00814397"/>
    <w:rsid w:val="008147D2"/>
    <w:rsid w:val="008165E8"/>
    <w:rsid w:val="008170E9"/>
    <w:rsid w:val="00817A3C"/>
    <w:rsid w:val="0082128E"/>
    <w:rsid w:val="00821A7A"/>
    <w:rsid w:val="00823399"/>
    <w:rsid w:val="008236C9"/>
    <w:rsid w:val="00824E50"/>
    <w:rsid w:val="00831D33"/>
    <w:rsid w:val="008357BA"/>
    <w:rsid w:val="008366A8"/>
    <w:rsid w:val="00841B17"/>
    <w:rsid w:val="00844D4C"/>
    <w:rsid w:val="00846678"/>
    <w:rsid w:val="00846EFF"/>
    <w:rsid w:val="00847450"/>
    <w:rsid w:val="00850741"/>
    <w:rsid w:val="0085124A"/>
    <w:rsid w:val="00862867"/>
    <w:rsid w:val="00862AEB"/>
    <w:rsid w:val="00862E1C"/>
    <w:rsid w:val="00864AF9"/>
    <w:rsid w:val="00866BEC"/>
    <w:rsid w:val="008722B6"/>
    <w:rsid w:val="00873F90"/>
    <w:rsid w:val="008769AF"/>
    <w:rsid w:val="008802E7"/>
    <w:rsid w:val="008803DE"/>
    <w:rsid w:val="00886C99"/>
    <w:rsid w:val="00887225"/>
    <w:rsid w:val="0088798A"/>
    <w:rsid w:val="00891CF5"/>
    <w:rsid w:val="00893673"/>
    <w:rsid w:val="008953EC"/>
    <w:rsid w:val="008956C7"/>
    <w:rsid w:val="00895B0F"/>
    <w:rsid w:val="008968D3"/>
    <w:rsid w:val="008972A1"/>
    <w:rsid w:val="008973DC"/>
    <w:rsid w:val="008975B4"/>
    <w:rsid w:val="008A0DF2"/>
    <w:rsid w:val="008A0FAB"/>
    <w:rsid w:val="008A2CA7"/>
    <w:rsid w:val="008A734A"/>
    <w:rsid w:val="008B1734"/>
    <w:rsid w:val="008B728E"/>
    <w:rsid w:val="008B7E52"/>
    <w:rsid w:val="008C0C6E"/>
    <w:rsid w:val="008C6581"/>
    <w:rsid w:val="008C65B3"/>
    <w:rsid w:val="008C7375"/>
    <w:rsid w:val="008D2808"/>
    <w:rsid w:val="008D2967"/>
    <w:rsid w:val="008D44D5"/>
    <w:rsid w:val="008D5EC7"/>
    <w:rsid w:val="008D730B"/>
    <w:rsid w:val="008E2902"/>
    <w:rsid w:val="008F0D3A"/>
    <w:rsid w:val="008F139B"/>
    <w:rsid w:val="008F1A67"/>
    <w:rsid w:val="008F1A74"/>
    <w:rsid w:val="008F4140"/>
    <w:rsid w:val="008F530F"/>
    <w:rsid w:val="008F7C54"/>
    <w:rsid w:val="00900926"/>
    <w:rsid w:val="00902BA6"/>
    <w:rsid w:val="009048BC"/>
    <w:rsid w:val="00904C27"/>
    <w:rsid w:val="00910A69"/>
    <w:rsid w:val="00910F20"/>
    <w:rsid w:val="009135FF"/>
    <w:rsid w:val="009157D2"/>
    <w:rsid w:val="00916FC8"/>
    <w:rsid w:val="00921E8C"/>
    <w:rsid w:val="00925709"/>
    <w:rsid w:val="00925E0B"/>
    <w:rsid w:val="00926FE2"/>
    <w:rsid w:val="00927096"/>
    <w:rsid w:val="00927F9B"/>
    <w:rsid w:val="0093091E"/>
    <w:rsid w:val="00930DE7"/>
    <w:rsid w:val="009327B8"/>
    <w:rsid w:val="009339F3"/>
    <w:rsid w:val="00933C3D"/>
    <w:rsid w:val="00936311"/>
    <w:rsid w:val="00937409"/>
    <w:rsid w:val="0094124B"/>
    <w:rsid w:val="009427E1"/>
    <w:rsid w:val="009431D2"/>
    <w:rsid w:val="00944D45"/>
    <w:rsid w:val="00945D39"/>
    <w:rsid w:val="00945F1E"/>
    <w:rsid w:val="00947A6F"/>
    <w:rsid w:val="00951386"/>
    <w:rsid w:val="0095243D"/>
    <w:rsid w:val="00956FB9"/>
    <w:rsid w:val="00962B38"/>
    <w:rsid w:val="00962FED"/>
    <w:rsid w:val="00971364"/>
    <w:rsid w:val="009720E4"/>
    <w:rsid w:val="00972379"/>
    <w:rsid w:val="00972B34"/>
    <w:rsid w:val="0097405B"/>
    <w:rsid w:val="0097752F"/>
    <w:rsid w:val="0097771A"/>
    <w:rsid w:val="00983C5F"/>
    <w:rsid w:val="009844DB"/>
    <w:rsid w:val="0098461A"/>
    <w:rsid w:val="00984B83"/>
    <w:rsid w:val="00984BC1"/>
    <w:rsid w:val="00986AD6"/>
    <w:rsid w:val="00987673"/>
    <w:rsid w:val="00987730"/>
    <w:rsid w:val="009926E3"/>
    <w:rsid w:val="00992E05"/>
    <w:rsid w:val="009979C4"/>
    <w:rsid w:val="00997F9C"/>
    <w:rsid w:val="009A2FBB"/>
    <w:rsid w:val="009A429F"/>
    <w:rsid w:val="009B045D"/>
    <w:rsid w:val="009B1BBF"/>
    <w:rsid w:val="009C1018"/>
    <w:rsid w:val="009C40DE"/>
    <w:rsid w:val="009C5B6E"/>
    <w:rsid w:val="009C6C6C"/>
    <w:rsid w:val="009D2834"/>
    <w:rsid w:val="009D313A"/>
    <w:rsid w:val="009D3338"/>
    <w:rsid w:val="009D3983"/>
    <w:rsid w:val="009D4390"/>
    <w:rsid w:val="009E1D4D"/>
    <w:rsid w:val="009E245A"/>
    <w:rsid w:val="009E3175"/>
    <w:rsid w:val="009E4271"/>
    <w:rsid w:val="009E56FF"/>
    <w:rsid w:val="009F0981"/>
    <w:rsid w:val="009F2708"/>
    <w:rsid w:val="009F2C9B"/>
    <w:rsid w:val="009F3DFF"/>
    <w:rsid w:val="009F3F9A"/>
    <w:rsid w:val="009F5586"/>
    <w:rsid w:val="009F6D83"/>
    <w:rsid w:val="009F7647"/>
    <w:rsid w:val="00A024DB"/>
    <w:rsid w:val="00A0758B"/>
    <w:rsid w:val="00A076C3"/>
    <w:rsid w:val="00A076DE"/>
    <w:rsid w:val="00A10334"/>
    <w:rsid w:val="00A10FA0"/>
    <w:rsid w:val="00A11816"/>
    <w:rsid w:val="00A11911"/>
    <w:rsid w:val="00A20CD2"/>
    <w:rsid w:val="00A20F51"/>
    <w:rsid w:val="00A21A55"/>
    <w:rsid w:val="00A2356F"/>
    <w:rsid w:val="00A24283"/>
    <w:rsid w:val="00A24DB7"/>
    <w:rsid w:val="00A2760C"/>
    <w:rsid w:val="00A30E6B"/>
    <w:rsid w:val="00A310C0"/>
    <w:rsid w:val="00A31859"/>
    <w:rsid w:val="00A33A13"/>
    <w:rsid w:val="00A36372"/>
    <w:rsid w:val="00A4076C"/>
    <w:rsid w:val="00A426DE"/>
    <w:rsid w:val="00A42D22"/>
    <w:rsid w:val="00A437DE"/>
    <w:rsid w:val="00A4450F"/>
    <w:rsid w:val="00A462F4"/>
    <w:rsid w:val="00A470F3"/>
    <w:rsid w:val="00A472F7"/>
    <w:rsid w:val="00A477DB"/>
    <w:rsid w:val="00A51049"/>
    <w:rsid w:val="00A5143F"/>
    <w:rsid w:val="00A52700"/>
    <w:rsid w:val="00A5314C"/>
    <w:rsid w:val="00A53351"/>
    <w:rsid w:val="00A537A0"/>
    <w:rsid w:val="00A55AFF"/>
    <w:rsid w:val="00A56816"/>
    <w:rsid w:val="00A56F3F"/>
    <w:rsid w:val="00A617E5"/>
    <w:rsid w:val="00A63530"/>
    <w:rsid w:val="00A65A79"/>
    <w:rsid w:val="00A65B29"/>
    <w:rsid w:val="00A679F4"/>
    <w:rsid w:val="00A70771"/>
    <w:rsid w:val="00A7207E"/>
    <w:rsid w:val="00A7237E"/>
    <w:rsid w:val="00A72A6D"/>
    <w:rsid w:val="00A731B8"/>
    <w:rsid w:val="00A7354B"/>
    <w:rsid w:val="00A7611A"/>
    <w:rsid w:val="00A779D5"/>
    <w:rsid w:val="00A8244B"/>
    <w:rsid w:val="00A8623E"/>
    <w:rsid w:val="00A924EE"/>
    <w:rsid w:val="00A9315B"/>
    <w:rsid w:val="00A953A5"/>
    <w:rsid w:val="00AA0972"/>
    <w:rsid w:val="00AA0EEC"/>
    <w:rsid w:val="00AA1EF8"/>
    <w:rsid w:val="00AB34B8"/>
    <w:rsid w:val="00AB38CE"/>
    <w:rsid w:val="00AB4420"/>
    <w:rsid w:val="00AB476E"/>
    <w:rsid w:val="00AB5F54"/>
    <w:rsid w:val="00AB6353"/>
    <w:rsid w:val="00AB7E18"/>
    <w:rsid w:val="00AC0231"/>
    <w:rsid w:val="00AC0757"/>
    <w:rsid w:val="00AC15E8"/>
    <w:rsid w:val="00AC18F7"/>
    <w:rsid w:val="00AC429F"/>
    <w:rsid w:val="00AC4F30"/>
    <w:rsid w:val="00AC6419"/>
    <w:rsid w:val="00AC6986"/>
    <w:rsid w:val="00AC6B5F"/>
    <w:rsid w:val="00AC6B95"/>
    <w:rsid w:val="00AD17C3"/>
    <w:rsid w:val="00AD611B"/>
    <w:rsid w:val="00AE1661"/>
    <w:rsid w:val="00AE3A57"/>
    <w:rsid w:val="00AE48D1"/>
    <w:rsid w:val="00AE4CB2"/>
    <w:rsid w:val="00AE5231"/>
    <w:rsid w:val="00AE5420"/>
    <w:rsid w:val="00AE5918"/>
    <w:rsid w:val="00AF010A"/>
    <w:rsid w:val="00AF1797"/>
    <w:rsid w:val="00AF22D0"/>
    <w:rsid w:val="00AF37FD"/>
    <w:rsid w:val="00AF3CB7"/>
    <w:rsid w:val="00AF4AF7"/>
    <w:rsid w:val="00AF55EE"/>
    <w:rsid w:val="00AF595E"/>
    <w:rsid w:val="00AF6453"/>
    <w:rsid w:val="00AF6ADD"/>
    <w:rsid w:val="00B04CF3"/>
    <w:rsid w:val="00B06779"/>
    <w:rsid w:val="00B06B23"/>
    <w:rsid w:val="00B12394"/>
    <w:rsid w:val="00B1326A"/>
    <w:rsid w:val="00B13CB0"/>
    <w:rsid w:val="00B150DB"/>
    <w:rsid w:val="00B157D7"/>
    <w:rsid w:val="00B16177"/>
    <w:rsid w:val="00B174E2"/>
    <w:rsid w:val="00B20148"/>
    <w:rsid w:val="00B21E52"/>
    <w:rsid w:val="00B23671"/>
    <w:rsid w:val="00B23AFB"/>
    <w:rsid w:val="00B2428A"/>
    <w:rsid w:val="00B30193"/>
    <w:rsid w:val="00B3130A"/>
    <w:rsid w:val="00B32AE1"/>
    <w:rsid w:val="00B33BFC"/>
    <w:rsid w:val="00B34FB1"/>
    <w:rsid w:val="00B400D6"/>
    <w:rsid w:val="00B40E1E"/>
    <w:rsid w:val="00B42068"/>
    <w:rsid w:val="00B421F4"/>
    <w:rsid w:val="00B433AF"/>
    <w:rsid w:val="00B43A8F"/>
    <w:rsid w:val="00B45377"/>
    <w:rsid w:val="00B45CDB"/>
    <w:rsid w:val="00B52A6D"/>
    <w:rsid w:val="00B61176"/>
    <w:rsid w:val="00B61F24"/>
    <w:rsid w:val="00B61FB4"/>
    <w:rsid w:val="00B6315D"/>
    <w:rsid w:val="00B63F3B"/>
    <w:rsid w:val="00B6498D"/>
    <w:rsid w:val="00B65062"/>
    <w:rsid w:val="00B72F29"/>
    <w:rsid w:val="00B75228"/>
    <w:rsid w:val="00B75812"/>
    <w:rsid w:val="00B75933"/>
    <w:rsid w:val="00B81AA9"/>
    <w:rsid w:val="00B8302E"/>
    <w:rsid w:val="00B84DBC"/>
    <w:rsid w:val="00B86287"/>
    <w:rsid w:val="00B87DCD"/>
    <w:rsid w:val="00B92935"/>
    <w:rsid w:val="00B92AA2"/>
    <w:rsid w:val="00B93F6A"/>
    <w:rsid w:val="00B9452F"/>
    <w:rsid w:val="00B9488E"/>
    <w:rsid w:val="00B94A88"/>
    <w:rsid w:val="00B96189"/>
    <w:rsid w:val="00B9783F"/>
    <w:rsid w:val="00BA086D"/>
    <w:rsid w:val="00BA1A17"/>
    <w:rsid w:val="00BA446F"/>
    <w:rsid w:val="00BB0BDE"/>
    <w:rsid w:val="00BB2BEF"/>
    <w:rsid w:val="00BB58DF"/>
    <w:rsid w:val="00BC0300"/>
    <w:rsid w:val="00BC29C0"/>
    <w:rsid w:val="00BC2ADB"/>
    <w:rsid w:val="00BC3B4F"/>
    <w:rsid w:val="00BC3C14"/>
    <w:rsid w:val="00BC45A1"/>
    <w:rsid w:val="00BC4C4B"/>
    <w:rsid w:val="00BC57F7"/>
    <w:rsid w:val="00BC5FE3"/>
    <w:rsid w:val="00BC7594"/>
    <w:rsid w:val="00BD25BB"/>
    <w:rsid w:val="00BD6AD0"/>
    <w:rsid w:val="00BD7971"/>
    <w:rsid w:val="00BE2953"/>
    <w:rsid w:val="00BE29DE"/>
    <w:rsid w:val="00BE2FEE"/>
    <w:rsid w:val="00BE4041"/>
    <w:rsid w:val="00BE6421"/>
    <w:rsid w:val="00BE6A67"/>
    <w:rsid w:val="00BE7BE9"/>
    <w:rsid w:val="00BF1095"/>
    <w:rsid w:val="00C022AF"/>
    <w:rsid w:val="00C05202"/>
    <w:rsid w:val="00C07566"/>
    <w:rsid w:val="00C10576"/>
    <w:rsid w:val="00C10D73"/>
    <w:rsid w:val="00C12AA4"/>
    <w:rsid w:val="00C13F7C"/>
    <w:rsid w:val="00C179AD"/>
    <w:rsid w:val="00C20BCE"/>
    <w:rsid w:val="00C23248"/>
    <w:rsid w:val="00C23A86"/>
    <w:rsid w:val="00C25323"/>
    <w:rsid w:val="00C26ADA"/>
    <w:rsid w:val="00C3130F"/>
    <w:rsid w:val="00C325D9"/>
    <w:rsid w:val="00C3315F"/>
    <w:rsid w:val="00C433E6"/>
    <w:rsid w:val="00C4342A"/>
    <w:rsid w:val="00C43AE6"/>
    <w:rsid w:val="00C46A8A"/>
    <w:rsid w:val="00C47A26"/>
    <w:rsid w:val="00C501C8"/>
    <w:rsid w:val="00C540BB"/>
    <w:rsid w:val="00C5456E"/>
    <w:rsid w:val="00C55778"/>
    <w:rsid w:val="00C6125E"/>
    <w:rsid w:val="00C64307"/>
    <w:rsid w:val="00C64950"/>
    <w:rsid w:val="00C65CAA"/>
    <w:rsid w:val="00C70C83"/>
    <w:rsid w:val="00C713F4"/>
    <w:rsid w:val="00C734AE"/>
    <w:rsid w:val="00C768A0"/>
    <w:rsid w:val="00C818B9"/>
    <w:rsid w:val="00C82C5A"/>
    <w:rsid w:val="00C8540F"/>
    <w:rsid w:val="00C85EE1"/>
    <w:rsid w:val="00C91D66"/>
    <w:rsid w:val="00C924A5"/>
    <w:rsid w:val="00C933BC"/>
    <w:rsid w:val="00C9351E"/>
    <w:rsid w:val="00C93CFF"/>
    <w:rsid w:val="00C96CF3"/>
    <w:rsid w:val="00CA0049"/>
    <w:rsid w:val="00CA0442"/>
    <w:rsid w:val="00CA232D"/>
    <w:rsid w:val="00CB0750"/>
    <w:rsid w:val="00CB3AF8"/>
    <w:rsid w:val="00CB61A0"/>
    <w:rsid w:val="00CB685A"/>
    <w:rsid w:val="00CC3F8F"/>
    <w:rsid w:val="00CC4640"/>
    <w:rsid w:val="00CD14FE"/>
    <w:rsid w:val="00CD1D6D"/>
    <w:rsid w:val="00CD2A27"/>
    <w:rsid w:val="00CE210E"/>
    <w:rsid w:val="00CE22D8"/>
    <w:rsid w:val="00CE29A4"/>
    <w:rsid w:val="00CE4EF4"/>
    <w:rsid w:val="00CE5618"/>
    <w:rsid w:val="00CF1073"/>
    <w:rsid w:val="00CF1B5C"/>
    <w:rsid w:val="00CF7522"/>
    <w:rsid w:val="00CF7D6E"/>
    <w:rsid w:val="00D04559"/>
    <w:rsid w:val="00D0577B"/>
    <w:rsid w:val="00D05B37"/>
    <w:rsid w:val="00D103E6"/>
    <w:rsid w:val="00D132CE"/>
    <w:rsid w:val="00D1724D"/>
    <w:rsid w:val="00D17834"/>
    <w:rsid w:val="00D17A92"/>
    <w:rsid w:val="00D2035C"/>
    <w:rsid w:val="00D23347"/>
    <w:rsid w:val="00D26027"/>
    <w:rsid w:val="00D27094"/>
    <w:rsid w:val="00D3066E"/>
    <w:rsid w:val="00D33608"/>
    <w:rsid w:val="00D3468A"/>
    <w:rsid w:val="00D3499E"/>
    <w:rsid w:val="00D35F9F"/>
    <w:rsid w:val="00D360EA"/>
    <w:rsid w:val="00D415B0"/>
    <w:rsid w:val="00D418D3"/>
    <w:rsid w:val="00D4378D"/>
    <w:rsid w:val="00D452DA"/>
    <w:rsid w:val="00D4580B"/>
    <w:rsid w:val="00D479F9"/>
    <w:rsid w:val="00D51DAE"/>
    <w:rsid w:val="00D525CD"/>
    <w:rsid w:val="00D5290D"/>
    <w:rsid w:val="00D54AA3"/>
    <w:rsid w:val="00D56603"/>
    <w:rsid w:val="00D57FFA"/>
    <w:rsid w:val="00D60CBE"/>
    <w:rsid w:val="00D60D0F"/>
    <w:rsid w:val="00D61D43"/>
    <w:rsid w:val="00D62C9D"/>
    <w:rsid w:val="00D63A77"/>
    <w:rsid w:val="00D66816"/>
    <w:rsid w:val="00D66933"/>
    <w:rsid w:val="00D66CFE"/>
    <w:rsid w:val="00D67D71"/>
    <w:rsid w:val="00D73934"/>
    <w:rsid w:val="00D76092"/>
    <w:rsid w:val="00D80B7B"/>
    <w:rsid w:val="00D81479"/>
    <w:rsid w:val="00D8435F"/>
    <w:rsid w:val="00D8487C"/>
    <w:rsid w:val="00D8606D"/>
    <w:rsid w:val="00DA05A6"/>
    <w:rsid w:val="00DA162E"/>
    <w:rsid w:val="00DA1C4A"/>
    <w:rsid w:val="00DA27FE"/>
    <w:rsid w:val="00DA35C3"/>
    <w:rsid w:val="00DA4712"/>
    <w:rsid w:val="00DA5333"/>
    <w:rsid w:val="00DB56DF"/>
    <w:rsid w:val="00DB6D1E"/>
    <w:rsid w:val="00DC0210"/>
    <w:rsid w:val="00DC0DE3"/>
    <w:rsid w:val="00DC22BC"/>
    <w:rsid w:val="00DC3840"/>
    <w:rsid w:val="00DC466B"/>
    <w:rsid w:val="00DC562C"/>
    <w:rsid w:val="00DD0396"/>
    <w:rsid w:val="00DD05A9"/>
    <w:rsid w:val="00DD2098"/>
    <w:rsid w:val="00DD2BCA"/>
    <w:rsid w:val="00DD3AAB"/>
    <w:rsid w:val="00DD3E40"/>
    <w:rsid w:val="00DD6E5A"/>
    <w:rsid w:val="00DD73C8"/>
    <w:rsid w:val="00DE5279"/>
    <w:rsid w:val="00DF2467"/>
    <w:rsid w:val="00DF325D"/>
    <w:rsid w:val="00DF3C1E"/>
    <w:rsid w:val="00DF783D"/>
    <w:rsid w:val="00E014F4"/>
    <w:rsid w:val="00E03FB8"/>
    <w:rsid w:val="00E06095"/>
    <w:rsid w:val="00E0663C"/>
    <w:rsid w:val="00E06E2F"/>
    <w:rsid w:val="00E07552"/>
    <w:rsid w:val="00E145AA"/>
    <w:rsid w:val="00E2108E"/>
    <w:rsid w:val="00E2291E"/>
    <w:rsid w:val="00E2494A"/>
    <w:rsid w:val="00E27363"/>
    <w:rsid w:val="00E308B1"/>
    <w:rsid w:val="00E31F66"/>
    <w:rsid w:val="00E35E84"/>
    <w:rsid w:val="00E40EF8"/>
    <w:rsid w:val="00E44152"/>
    <w:rsid w:val="00E46136"/>
    <w:rsid w:val="00E47D04"/>
    <w:rsid w:val="00E53B09"/>
    <w:rsid w:val="00E54012"/>
    <w:rsid w:val="00E55033"/>
    <w:rsid w:val="00E56EC2"/>
    <w:rsid w:val="00E604A1"/>
    <w:rsid w:val="00E61D10"/>
    <w:rsid w:val="00E62D4C"/>
    <w:rsid w:val="00E6302F"/>
    <w:rsid w:val="00E651CC"/>
    <w:rsid w:val="00E72125"/>
    <w:rsid w:val="00E73539"/>
    <w:rsid w:val="00E746D2"/>
    <w:rsid w:val="00E74B7B"/>
    <w:rsid w:val="00E74DF9"/>
    <w:rsid w:val="00E75716"/>
    <w:rsid w:val="00E8023A"/>
    <w:rsid w:val="00E81DF2"/>
    <w:rsid w:val="00E81F3B"/>
    <w:rsid w:val="00E82988"/>
    <w:rsid w:val="00E82E8E"/>
    <w:rsid w:val="00E93985"/>
    <w:rsid w:val="00E94525"/>
    <w:rsid w:val="00E94AE3"/>
    <w:rsid w:val="00E96AC3"/>
    <w:rsid w:val="00EA02BD"/>
    <w:rsid w:val="00EA1887"/>
    <w:rsid w:val="00EA1DEC"/>
    <w:rsid w:val="00EA253B"/>
    <w:rsid w:val="00EA6076"/>
    <w:rsid w:val="00EA7F2F"/>
    <w:rsid w:val="00EB131D"/>
    <w:rsid w:val="00EB2CA3"/>
    <w:rsid w:val="00EB3464"/>
    <w:rsid w:val="00EB3AAA"/>
    <w:rsid w:val="00EB3AE0"/>
    <w:rsid w:val="00EB4425"/>
    <w:rsid w:val="00EB4CB0"/>
    <w:rsid w:val="00EB5306"/>
    <w:rsid w:val="00EB6A83"/>
    <w:rsid w:val="00EB7128"/>
    <w:rsid w:val="00EB729B"/>
    <w:rsid w:val="00EC0BA5"/>
    <w:rsid w:val="00EC21AD"/>
    <w:rsid w:val="00EC59BD"/>
    <w:rsid w:val="00EC7395"/>
    <w:rsid w:val="00EC7A0D"/>
    <w:rsid w:val="00EC7C2C"/>
    <w:rsid w:val="00ED0B80"/>
    <w:rsid w:val="00ED131C"/>
    <w:rsid w:val="00ED37E1"/>
    <w:rsid w:val="00ED46F1"/>
    <w:rsid w:val="00ED53DD"/>
    <w:rsid w:val="00ED7E17"/>
    <w:rsid w:val="00ED7FDC"/>
    <w:rsid w:val="00EE258A"/>
    <w:rsid w:val="00EE4025"/>
    <w:rsid w:val="00EE5EE9"/>
    <w:rsid w:val="00EE60CF"/>
    <w:rsid w:val="00EF07EE"/>
    <w:rsid w:val="00EF2177"/>
    <w:rsid w:val="00EF27AE"/>
    <w:rsid w:val="00EF2FB8"/>
    <w:rsid w:val="00EF6775"/>
    <w:rsid w:val="00EF69C8"/>
    <w:rsid w:val="00EF7A7C"/>
    <w:rsid w:val="00EF7EB6"/>
    <w:rsid w:val="00F02163"/>
    <w:rsid w:val="00F024C2"/>
    <w:rsid w:val="00F027E6"/>
    <w:rsid w:val="00F02F5E"/>
    <w:rsid w:val="00F053BC"/>
    <w:rsid w:val="00F06DC9"/>
    <w:rsid w:val="00F11CCA"/>
    <w:rsid w:val="00F11F04"/>
    <w:rsid w:val="00F122A1"/>
    <w:rsid w:val="00F134D7"/>
    <w:rsid w:val="00F15649"/>
    <w:rsid w:val="00F15A73"/>
    <w:rsid w:val="00F20D12"/>
    <w:rsid w:val="00F21040"/>
    <w:rsid w:val="00F22BB2"/>
    <w:rsid w:val="00F22DEA"/>
    <w:rsid w:val="00F3136A"/>
    <w:rsid w:val="00F313D2"/>
    <w:rsid w:val="00F3710A"/>
    <w:rsid w:val="00F43814"/>
    <w:rsid w:val="00F445B9"/>
    <w:rsid w:val="00F4645B"/>
    <w:rsid w:val="00F46F0D"/>
    <w:rsid w:val="00F47362"/>
    <w:rsid w:val="00F516FD"/>
    <w:rsid w:val="00F55A09"/>
    <w:rsid w:val="00F572F7"/>
    <w:rsid w:val="00F57A3B"/>
    <w:rsid w:val="00F57D29"/>
    <w:rsid w:val="00F60647"/>
    <w:rsid w:val="00F607E8"/>
    <w:rsid w:val="00F6188E"/>
    <w:rsid w:val="00F64B40"/>
    <w:rsid w:val="00F65DB1"/>
    <w:rsid w:val="00F6686A"/>
    <w:rsid w:val="00F70150"/>
    <w:rsid w:val="00F70880"/>
    <w:rsid w:val="00F70E58"/>
    <w:rsid w:val="00F71A9E"/>
    <w:rsid w:val="00F71CB5"/>
    <w:rsid w:val="00F723D7"/>
    <w:rsid w:val="00F72875"/>
    <w:rsid w:val="00F73577"/>
    <w:rsid w:val="00F737E2"/>
    <w:rsid w:val="00F744E9"/>
    <w:rsid w:val="00F7464D"/>
    <w:rsid w:val="00F77B1C"/>
    <w:rsid w:val="00F82F02"/>
    <w:rsid w:val="00F83D0C"/>
    <w:rsid w:val="00F8404F"/>
    <w:rsid w:val="00F84C6E"/>
    <w:rsid w:val="00F85124"/>
    <w:rsid w:val="00F857FB"/>
    <w:rsid w:val="00F86436"/>
    <w:rsid w:val="00F87306"/>
    <w:rsid w:val="00F904A0"/>
    <w:rsid w:val="00F9060C"/>
    <w:rsid w:val="00F90B09"/>
    <w:rsid w:val="00F92866"/>
    <w:rsid w:val="00F92A62"/>
    <w:rsid w:val="00F9437A"/>
    <w:rsid w:val="00F95969"/>
    <w:rsid w:val="00F97B96"/>
    <w:rsid w:val="00FA1E9C"/>
    <w:rsid w:val="00FA2D36"/>
    <w:rsid w:val="00FA5348"/>
    <w:rsid w:val="00FA54F8"/>
    <w:rsid w:val="00FA6ECB"/>
    <w:rsid w:val="00FB1230"/>
    <w:rsid w:val="00FB6186"/>
    <w:rsid w:val="00FC5492"/>
    <w:rsid w:val="00FC59EF"/>
    <w:rsid w:val="00FD0380"/>
    <w:rsid w:val="00FD0A54"/>
    <w:rsid w:val="00FD1719"/>
    <w:rsid w:val="00FD2244"/>
    <w:rsid w:val="00FD4BBF"/>
    <w:rsid w:val="00FD722B"/>
    <w:rsid w:val="00FE0879"/>
    <w:rsid w:val="00FE1118"/>
    <w:rsid w:val="00FE158A"/>
    <w:rsid w:val="00FE1D55"/>
    <w:rsid w:val="00FE2440"/>
    <w:rsid w:val="00FE3B0B"/>
    <w:rsid w:val="00FE6947"/>
    <w:rsid w:val="00FE7480"/>
    <w:rsid w:val="00FF0C3C"/>
    <w:rsid w:val="00FF1CFD"/>
    <w:rsid w:val="00FF34D5"/>
    <w:rsid w:val="00FF4B76"/>
    <w:rsid w:val="00FF61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2867"/>
  </w:style>
  <w:style w:type="paragraph" w:styleId="Heading1">
    <w:name w:val="heading 1"/>
    <w:basedOn w:val="Normal"/>
    <w:next w:val="Normal"/>
    <w:link w:val="Heading1Char"/>
    <w:uiPriority w:val="99"/>
    <w:qFormat/>
    <w:rsid w:val="00B3130A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2D69CF"/>
    <w:pPr>
      <w:keepNext/>
      <w:keepLines/>
      <w:numPr>
        <w:numId w:val="1"/>
      </w:numPr>
      <w:spacing w:before="40" w:after="0" w:line="480" w:lineRule="auto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2D69CF"/>
    <w:pPr>
      <w:keepNext/>
      <w:keepLines/>
      <w:numPr>
        <w:numId w:val="6"/>
      </w:numPr>
      <w:spacing w:before="40" w:after="0" w:line="480" w:lineRule="auto"/>
      <w:ind w:left="720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D72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18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186B"/>
  </w:style>
  <w:style w:type="paragraph" w:styleId="Footer">
    <w:name w:val="footer"/>
    <w:basedOn w:val="Normal"/>
    <w:link w:val="FooterChar"/>
    <w:uiPriority w:val="99"/>
    <w:unhideWhenUsed/>
    <w:rsid w:val="002018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186B"/>
  </w:style>
  <w:style w:type="paragraph" w:styleId="ListParagraph">
    <w:name w:val="List Paragraph"/>
    <w:basedOn w:val="Normal"/>
    <w:uiPriority w:val="34"/>
    <w:qFormat/>
    <w:rsid w:val="005E2AF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9"/>
    <w:rsid w:val="00B3130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B3130A"/>
    <w:rPr>
      <w:rFonts w:ascii="Times New Roman" w:eastAsiaTheme="majorEastAsia" w:hAnsi="Times New Roman" w:cstheme="majorBidi"/>
      <w:b/>
      <w:sz w:val="24"/>
      <w:szCs w:val="26"/>
    </w:rPr>
  </w:style>
  <w:style w:type="paragraph" w:customStyle="1" w:styleId="Style2">
    <w:name w:val="Style2"/>
    <w:basedOn w:val="Normal"/>
    <w:next w:val="Normal"/>
    <w:link w:val="Style2Char"/>
    <w:rsid w:val="00AB6353"/>
    <w:pPr>
      <w:numPr>
        <w:numId w:val="4"/>
      </w:numPr>
      <w:spacing w:line="480" w:lineRule="auto"/>
    </w:pPr>
    <w:rPr>
      <w:rFonts w:ascii="Times New Roman" w:hAnsi="Times New Roman" w:cs="Times New Roman"/>
      <w:b/>
      <w:sz w:val="24"/>
    </w:rPr>
  </w:style>
  <w:style w:type="character" w:customStyle="1" w:styleId="Heading3Char">
    <w:name w:val="Heading 3 Char"/>
    <w:basedOn w:val="DefaultParagraphFont"/>
    <w:link w:val="Heading3"/>
    <w:uiPriority w:val="99"/>
    <w:rsid w:val="002D69CF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Style2Char">
    <w:name w:val="Style2 Char"/>
    <w:basedOn w:val="DefaultParagraphFont"/>
    <w:link w:val="Style2"/>
    <w:rsid w:val="00AB6353"/>
    <w:rPr>
      <w:rFonts w:ascii="Times New Roman" w:hAnsi="Times New Roman" w:cs="Times New Roman"/>
      <w:b/>
      <w:sz w:val="24"/>
    </w:rPr>
  </w:style>
  <w:style w:type="table" w:styleId="TableGrid">
    <w:name w:val="Table Grid"/>
    <w:basedOn w:val="TableNormal"/>
    <w:qFormat/>
    <w:rsid w:val="008C737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qFormat/>
    <w:rsid w:val="00C26ADA"/>
    <w:rPr>
      <w:color w:val="0563C1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B87DCD"/>
    <w:pPr>
      <w:spacing w:line="259" w:lineRule="auto"/>
      <w:jc w:val="left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49197F"/>
    <w:pPr>
      <w:tabs>
        <w:tab w:val="right" w:leader="dot" w:pos="8780"/>
      </w:tabs>
      <w:spacing w:after="100" w:line="24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B87DC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87DCD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919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197F"/>
    <w:rPr>
      <w:rFonts w:ascii="Tahoma" w:hAnsi="Tahoma" w:cs="Tahoma"/>
      <w:sz w:val="16"/>
      <w:szCs w:val="16"/>
    </w:rPr>
  </w:style>
  <w:style w:type="character" w:customStyle="1" w:styleId="Heading4Char">
    <w:name w:val="Heading 4 Char"/>
    <w:basedOn w:val="DefaultParagraphFont"/>
    <w:link w:val="Heading4"/>
    <w:uiPriority w:val="9"/>
    <w:rsid w:val="00FD722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Default">
    <w:name w:val="Default"/>
    <w:rsid w:val="00323D4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46611E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B43A8F"/>
    <w:pPr>
      <w:spacing w:after="200" w:line="240" w:lineRule="auto"/>
      <w:jc w:val="both"/>
    </w:pPr>
    <w:rPr>
      <w:rFonts w:ascii="Times New Roman" w:hAnsi="Times New Roman" w:cs="Times New Roman"/>
      <w:i/>
      <w:iCs/>
      <w:color w:val="44546A" w:themeColor="text2"/>
      <w:sz w:val="18"/>
      <w:szCs w:val="18"/>
      <w:lang w:val="id-ID"/>
    </w:rPr>
  </w:style>
  <w:style w:type="table" w:customStyle="1" w:styleId="TableGrid1">
    <w:name w:val="Table Grid1"/>
    <w:basedOn w:val="TableNormal"/>
    <w:next w:val="TableGrid"/>
    <w:uiPriority w:val="39"/>
    <w:rsid w:val="00893673"/>
    <w:pPr>
      <w:spacing w:after="0" w:line="240" w:lineRule="auto"/>
    </w:pPr>
    <w:rPr>
      <w:rFonts w:ascii="Times New Roman" w:hAnsi="Times New Roman" w:cs="Times New Roman"/>
      <w:sz w:val="24"/>
      <w:szCs w:val="24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ableofFigures">
    <w:name w:val="table of figures"/>
    <w:basedOn w:val="Normal"/>
    <w:next w:val="Normal"/>
    <w:uiPriority w:val="99"/>
    <w:unhideWhenUsed/>
    <w:rsid w:val="006B0DB6"/>
    <w:pPr>
      <w:spacing w:after="0"/>
    </w:pPr>
  </w:style>
  <w:style w:type="paragraph" w:customStyle="1" w:styleId="Lampiran">
    <w:name w:val="Lampiran"/>
    <w:basedOn w:val="Caption"/>
    <w:link w:val="LampiranChar"/>
    <w:qFormat/>
    <w:rsid w:val="00085B13"/>
    <w:pPr>
      <w:keepNext/>
      <w:jc w:val="center"/>
    </w:pPr>
    <w:rPr>
      <w:b/>
      <w:i w:val="0"/>
      <w:color w:val="auto"/>
      <w:sz w:val="24"/>
      <w:szCs w:val="24"/>
      <w:lang w:val="en-US"/>
    </w:rPr>
  </w:style>
  <w:style w:type="character" w:customStyle="1" w:styleId="LampiranChar">
    <w:name w:val="Lampiran Char"/>
    <w:basedOn w:val="DefaultParagraphFont"/>
    <w:link w:val="Lampiran"/>
    <w:rsid w:val="00085B13"/>
    <w:rPr>
      <w:rFonts w:ascii="Times New Roman" w:hAnsi="Times New Roman" w:cs="Times New Roman"/>
      <w:b/>
      <w:iCs/>
      <w:sz w:val="24"/>
      <w:szCs w:val="24"/>
    </w:rPr>
  </w:style>
  <w:style w:type="character" w:customStyle="1" w:styleId="tlid-translation">
    <w:name w:val="tlid-translation"/>
    <w:basedOn w:val="DefaultParagraphFont"/>
    <w:rsid w:val="0000123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2867"/>
  </w:style>
  <w:style w:type="paragraph" w:styleId="Heading1">
    <w:name w:val="heading 1"/>
    <w:basedOn w:val="Normal"/>
    <w:next w:val="Normal"/>
    <w:link w:val="Heading1Char"/>
    <w:uiPriority w:val="99"/>
    <w:qFormat/>
    <w:rsid w:val="00B3130A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2D69CF"/>
    <w:pPr>
      <w:keepNext/>
      <w:keepLines/>
      <w:numPr>
        <w:numId w:val="1"/>
      </w:numPr>
      <w:spacing w:before="40" w:after="0" w:line="480" w:lineRule="auto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2D69CF"/>
    <w:pPr>
      <w:keepNext/>
      <w:keepLines/>
      <w:numPr>
        <w:numId w:val="6"/>
      </w:numPr>
      <w:spacing w:before="40" w:after="0" w:line="480" w:lineRule="auto"/>
      <w:ind w:left="720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D72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18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186B"/>
  </w:style>
  <w:style w:type="paragraph" w:styleId="Footer">
    <w:name w:val="footer"/>
    <w:basedOn w:val="Normal"/>
    <w:link w:val="FooterChar"/>
    <w:uiPriority w:val="99"/>
    <w:unhideWhenUsed/>
    <w:rsid w:val="002018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186B"/>
  </w:style>
  <w:style w:type="paragraph" w:styleId="ListParagraph">
    <w:name w:val="List Paragraph"/>
    <w:basedOn w:val="Normal"/>
    <w:uiPriority w:val="34"/>
    <w:qFormat/>
    <w:rsid w:val="005E2AF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9"/>
    <w:rsid w:val="00B3130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B3130A"/>
    <w:rPr>
      <w:rFonts w:ascii="Times New Roman" w:eastAsiaTheme="majorEastAsia" w:hAnsi="Times New Roman" w:cstheme="majorBidi"/>
      <w:b/>
      <w:sz w:val="24"/>
      <w:szCs w:val="26"/>
    </w:rPr>
  </w:style>
  <w:style w:type="paragraph" w:customStyle="1" w:styleId="Style2">
    <w:name w:val="Style2"/>
    <w:basedOn w:val="Normal"/>
    <w:next w:val="Normal"/>
    <w:link w:val="Style2Char"/>
    <w:rsid w:val="00AB6353"/>
    <w:pPr>
      <w:numPr>
        <w:numId w:val="4"/>
      </w:numPr>
      <w:spacing w:line="480" w:lineRule="auto"/>
    </w:pPr>
    <w:rPr>
      <w:rFonts w:ascii="Times New Roman" w:hAnsi="Times New Roman" w:cs="Times New Roman"/>
      <w:b/>
      <w:sz w:val="24"/>
    </w:rPr>
  </w:style>
  <w:style w:type="character" w:customStyle="1" w:styleId="Heading3Char">
    <w:name w:val="Heading 3 Char"/>
    <w:basedOn w:val="DefaultParagraphFont"/>
    <w:link w:val="Heading3"/>
    <w:uiPriority w:val="99"/>
    <w:rsid w:val="002D69CF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Style2Char">
    <w:name w:val="Style2 Char"/>
    <w:basedOn w:val="DefaultParagraphFont"/>
    <w:link w:val="Style2"/>
    <w:rsid w:val="00AB6353"/>
    <w:rPr>
      <w:rFonts w:ascii="Times New Roman" w:hAnsi="Times New Roman" w:cs="Times New Roman"/>
      <w:b/>
      <w:sz w:val="24"/>
    </w:rPr>
  </w:style>
  <w:style w:type="table" w:styleId="TableGrid">
    <w:name w:val="Table Grid"/>
    <w:basedOn w:val="TableNormal"/>
    <w:qFormat/>
    <w:rsid w:val="008C737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qFormat/>
    <w:rsid w:val="00C26ADA"/>
    <w:rPr>
      <w:color w:val="0563C1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B87DCD"/>
    <w:pPr>
      <w:spacing w:line="259" w:lineRule="auto"/>
      <w:jc w:val="left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49197F"/>
    <w:pPr>
      <w:tabs>
        <w:tab w:val="right" w:leader="dot" w:pos="8780"/>
      </w:tabs>
      <w:spacing w:after="100" w:line="24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B87DC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87DCD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9197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197F"/>
    <w:rPr>
      <w:rFonts w:ascii="Tahoma" w:hAnsi="Tahoma" w:cs="Tahoma"/>
      <w:sz w:val="16"/>
      <w:szCs w:val="16"/>
    </w:rPr>
  </w:style>
  <w:style w:type="character" w:customStyle="1" w:styleId="Heading4Char">
    <w:name w:val="Heading 4 Char"/>
    <w:basedOn w:val="DefaultParagraphFont"/>
    <w:link w:val="Heading4"/>
    <w:uiPriority w:val="9"/>
    <w:rsid w:val="00FD722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Default">
    <w:name w:val="Default"/>
    <w:rsid w:val="00323D4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46611E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B43A8F"/>
    <w:pPr>
      <w:spacing w:after="200" w:line="240" w:lineRule="auto"/>
      <w:jc w:val="both"/>
    </w:pPr>
    <w:rPr>
      <w:rFonts w:ascii="Times New Roman" w:hAnsi="Times New Roman" w:cs="Times New Roman"/>
      <w:i/>
      <w:iCs/>
      <w:color w:val="44546A" w:themeColor="text2"/>
      <w:sz w:val="18"/>
      <w:szCs w:val="18"/>
      <w:lang w:val="id-ID"/>
    </w:rPr>
  </w:style>
  <w:style w:type="table" w:customStyle="1" w:styleId="TableGrid1">
    <w:name w:val="Table Grid1"/>
    <w:basedOn w:val="TableNormal"/>
    <w:next w:val="TableGrid"/>
    <w:uiPriority w:val="39"/>
    <w:rsid w:val="00893673"/>
    <w:pPr>
      <w:spacing w:after="0" w:line="240" w:lineRule="auto"/>
    </w:pPr>
    <w:rPr>
      <w:rFonts w:ascii="Times New Roman" w:hAnsi="Times New Roman" w:cs="Times New Roman"/>
      <w:sz w:val="24"/>
      <w:szCs w:val="24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ableofFigures">
    <w:name w:val="table of figures"/>
    <w:basedOn w:val="Normal"/>
    <w:next w:val="Normal"/>
    <w:uiPriority w:val="99"/>
    <w:unhideWhenUsed/>
    <w:rsid w:val="006B0DB6"/>
    <w:pPr>
      <w:spacing w:after="0"/>
    </w:pPr>
  </w:style>
  <w:style w:type="paragraph" w:customStyle="1" w:styleId="Lampiran">
    <w:name w:val="Lampiran"/>
    <w:basedOn w:val="Caption"/>
    <w:link w:val="LampiranChar"/>
    <w:qFormat/>
    <w:rsid w:val="00085B13"/>
    <w:pPr>
      <w:keepNext/>
      <w:jc w:val="center"/>
    </w:pPr>
    <w:rPr>
      <w:b/>
      <w:i w:val="0"/>
      <w:color w:val="auto"/>
      <w:sz w:val="24"/>
      <w:szCs w:val="24"/>
      <w:lang w:val="en-US"/>
    </w:rPr>
  </w:style>
  <w:style w:type="character" w:customStyle="1" w:styleId="LampiranChar">
    <w:name w:val="Lampiran Char"/>
    <w:basedOn w:val="DefaultParagraphFont"/>
    <w:link w:val="Lampiran"/>
    <w:rsid w:val="00085B13"/>
    <w:rPr>
      <w:rFonts w:ascii="Times New Roman" w:hAnsi="Times New Roman" w:cs="Times New Roman"/>
      <w:b/>
      <w:iCs/>
      <w:sz w:val="24"/>
      <w:szCs w:val="24"/>
    </w:rPr>
  </w:style>
  <w:style w:type="character" w:customStyle="1" w:styleId="tlid-translation">
    <w:name w:val="tlid-translation"/>
    <w:basedOn w:val="DefaultParagraphFont"/>
    <w:rsid w:val="0000123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30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2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6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4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4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7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9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40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10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7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94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85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7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9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13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89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25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22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2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58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0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66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10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24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29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26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2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6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55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69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4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05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96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03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7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69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704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72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39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7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45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23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51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42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8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85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63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78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14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19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60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2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16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38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41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35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02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2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258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84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157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397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444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705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59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83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023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065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010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156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90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358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996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85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783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782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443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809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956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145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542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12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05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109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9001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19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0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17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052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7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59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339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376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29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236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81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363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966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54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945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101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608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737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58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13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707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994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49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670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673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86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443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10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749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61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765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849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198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423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283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97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911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84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387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668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867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984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374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047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943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149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01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529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073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119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639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729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320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262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475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366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372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19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131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750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77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679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1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576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393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845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97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2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849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800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084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442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121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26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77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883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854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718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434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642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080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73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226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00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082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489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117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611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035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353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777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698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49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226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765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20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180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281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315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097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21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394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502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557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690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424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099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459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13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988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34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838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911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61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7878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77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76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56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392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395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4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49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999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82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347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42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508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723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181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222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934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397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718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316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35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854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431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01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941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691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11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662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83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283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444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047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169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719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418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303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52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081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579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91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526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519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81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7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07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1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25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0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52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5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3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05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20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2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25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57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60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01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69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05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15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73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18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62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15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DA4187-7AD7-4557-A092-E5C13993FF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2</TotalTime>
  <Pages>3</Pages>
  <Words>630</Words>
  <Characters>359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an</dc:creator>
  <cp:lastModifiedBy>CHRIST</cp:lastModifiedBy>
  <cp:revision>34</cp:revision>
  <cp:lastPrinted>2019-01-31T12:47:00Z</cp:lastPrinted>
  <dcterms:created xsi:type="dcterms:W3CDTF">2019-04-20T04:29:00Z</dcterms:created>
  <dcterms:modified xsi:type="dcterms:W3CDTF">2019-05-09T08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82dc3f03-a487-30dd-b124-66f0f52ec008</vt:lpwstr>
  </property>
</Properties>
</file>